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520B2093" w:rsidR="003A1CA5" w:rsidRPr="00C04668" w:rsidRDefault="009701FC" w:rsidP="009701FC">
      <w:pPr>
        <w:jc w:val="center"/>
        <w:rPr>
          <w:rFonts w:ascii="Arial" w:hAnsi="Arial" w:cs="Arial"/>
          <w:b/>
          <w:bCs/>
          <w:sz w:val="28"/>
          <w:szCs w:val="28"/>
        </w:rPr>
      </w:pPr>
      <w:r w:rsidRPr="009701FC">
        <w:rPr>
          <w:rFonts w:ascii="Arial" w:hAnsi="Arial" w:cs="Arial"/>
          <w:b/>
          <w:bCs/>
          <w:sz w:val="28"/>
          <w:szCs w:val="28"/>
        </w:rPr>
        <w:t>Key tropical crops at risk from pollinator biodiversity loss due to</w:t>
      </w:r>
      <w:r>
        <w:rPr>
          <w:rFonts w:ascii="Arial" w:hAnsi="Arial" w:cs="Arial"/>
          <w:b/>
          <w:bCs/>
          <w:sz w:val="28"/>
          <w:szCs w:val="28"/>
        </w:rPr>
        <w:t xml:space="preserve"> </w:t>
      </w:r>
      <w:r w:rsidRPr="009701FC">
        <w:rPr>
          <w:rFonts w:ascii="Arial" w:hAnsi="Arial" w:cs="Arial"/>
          <w:b/>
          <w:bCs/>
          <w:sz w:val="28"/>
          <w:szCs w:val="28"/>
        </w:rPr>
        <w:t>climate change and land use</w:t>
      </w:r>
    </w:p>
    <w:p w14:paraId="405F1682" w14:textId="77777777" w:rsidR="003A1CA5" w:rsidRPr="003A1CA5" w:rsidRDefault="003A1CA5" w:rsidP="003A1CA5">
      <w:pPr>
        <w:pStyle w:val="NoSpacing"/>
        <w:jc w:val="center"/>
        <w:rPr>
          <w:rFonts w:ascii="Arial" w:hAnsi="Arial" w:cs="Arial"/>
          <w:b/>
          <w:bCs/>
        </w:rPr>
      </w:pPr>
    </w:p>
    <w:p w14:paraId="5B4D1FB1" w14:textId="5B06D091"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w:t>
      </w:r>
      <w:r w:rsidR="005E3B55" w:rsidRPr="003A1CA5">
        <w:rPr>
          <w:rFonts w:ascii="Arial" w:hAnsi="Arial" w:cs="Arial"/>
        </w:rPr>
        <w:t xml:space="preserve">Silvia </w:t>
      </w:r>
      <w:proofErr w:type="spellStart"/>
      <w:r w:rsidR="005E3B55" w:rsidRPr="003A1CA5">
        <w:rPr>
          <w:rFonts w:ascii="Arial" w:hAnsi="Arial" w:cs="Arial"/>
        </w:rPr>
        <w:t>Ceau</w:t>
      </w:r>
      <w:r w:rsidR="003C776D" w:rsidRPr="003C776D">
        <w:rPr>
          <w:rFonts w:ascii="Arial" w:hAnsi="Arial" w:cs="Arial"/>
        </w:rPr>
        <w:t>ș</w:t>
      </w:r>
      <w:r w:rsidR="005E3B55" w:rsidRPr="003A1CA5">
        <w:rPr>
          <w:rFonts w:ascii="Arial" w:hAnsi="Arial" w:cs="Arial"/>
        </w:rPr>
        <w:t>u</w:t>
      </w:r>
      <w:proofErr w:type="spellEnd"/>
      <w:r w:rsidR="005E3B55">
        <w:rPr>
          <w:rFonts w:ascii="Arial" w:hAnsi="Arial" w:cs="Arial"/>
        </w:rPr>
        <w:t xml:space="preserve">, </w:t>
      </w:r>
      <w:r w:rsidR="005E3B55" w:rsidRPr="005E3B55">
        <w:rPr>
          <w:rFonts w:ascii="Arial" w:hAnsi="Arial" w:cs="Arial"/>
        </w:rPr>
        <w:t xml:space="preserve">Luísa G. </w:t>
      </w:r>
      <w:proofErr w:type="spellStart"/>
      <w:r w:rsidR="005E3B55" w:rsidRPr="005E3B55">
        <w:rPr>
          <w:rFonts w:ascii="Arial" w:hAnsi="Arial" w:cs="Arial"/>
        </w:rPr>
        <w:t>Carvalheiro</w:t>
      </w:r>
      <w:proofErr w:type="spellEnd"/>
      <w:r w:rsidR="005E3B55">
        <w:rPr>
          <w:rFonts w:ascii="Arial" w:hAnsi="Arial" w:cs="Arial"/>
        </w:rPr>
        <w:t xml:space="preserve">, </w:t>
      </w:r>
      <w:r w:rsidR="005E3B55" w:rsidRPr="005E3B55">
        <w:rPr>
          <w:rFonts w:ascii="Arial" w:hAnsi="Arial" w:cs="Arial"/>
        </w:rPr>
        <w:t xml:space="preserve">Felipe </w:t>
      </w:r>
      <w:proofErr w:type="spellStart"/>
      <w:r w:rsidR="005E3B55" w:rsidRPr="005E3B55">
        <w:rPr>
          <w:rFonts w:ascii="Arial" w:hAnsi="Arial" w:cs="Arial"/>
        </w:rPr>
        <w:t>Deodato</w:t>
      </w:r>
      <w:proofErr w:type="spellEnd"/>
      <w:r w:rsidR="005E3B55" w:rsidRPr="005E3B55">
        <w:rPr>
          <w:rFonts w:ascii="Arial" w:hAnsi="Arial" w:cs="Arial"/>
        </w:rPr>
        <w:t xml:space="preserve"> da Silva </w:t>
      </w:r>
      <w:r w:rsidR="00B109C4">
        <w:rPr>
          <w:rFonts w:ascii="Arial" w:hAnsi="Arial" w:cs="Arial"/>
        </w:rPr>
        <w:t xml:space="preserve">e </w:t>
      </w:r>
      <w:r w:rsidR="005E3B55" w:rsidRPr="005E3B55">
        <w:rPr>
          <w:rFonts w:ascii="Arial" w:hAnsi="Arial" w:cs="Arial"/>
        </w:rPr>
        <w:t>Silva</w:t>
      </w:r>
      <w:r w:rsidR="005E3B55">
        <w:rPr>
          <w:rFonts w:ascii="Arial" w:hAnsi="Arial" w:cs="Arial"/>
        </w:rPr>
        <w:t xml:space="preserve">, </w:t>
      </w:r>
      <w:r w:rsidRPr="003A1CA5">
        <w:rPr>
          <w:rFonts w:ascii="Arial" w:hAnsi="Arial" w:cs="Arial"/>
        </w:rPr>
        <w:t xml:space="preserve">Lynn </w:t>
      </w:r>
      <w:r w:rsidR="001A105B">
        <w:rPr>
          <w:rFonts w:ascii="Arial" w:hAnsi="Arial" w:cs="Arial"/>
        </w:rPr>
        <w:t xml:space="preserve">V. </w:t>
      </w:r>
      <w:r w:rsidRPr="003A1CA5">
        <w:rPr>
          <w:rFonts w:ascii="Arial" w:hAnsi="Arial" w:cs="Arial"/>
        </w:rPr>
        <w:t>Dicks, Jeff Ollerton,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8"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67EFCB0" w14:textId="77777777" w:rsidR="002C48D4" w:rsidRDefault="002C48D4" w:rsidP="00B5211F">
      <w:pPr>
        <w:spacing w:line="480" w:lineRule="auto"/>
        <w:rPr>
          <w:rFonts w:ascii="Arial" w:hAnsi="Arial" w:cs="Arial"/>
          <w:b/>
          <w:bCs/>
        </w:rPr>
      </w:pPr>
    </w:p>
    <w:p w14:paraId="7C6D7474" w14:textId="3CD29A87"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442D14EC" w:rsidR="00B5211F" w:rsidRDefault="00DF0351" w:rsidP="00B5211F">
      <w:pPr>
        <w:pStyle w:val="ListParagraph"/>
        <w:numPr>
          <w:ilvl w:val="0"/>
          <w:numId w:val="3"/>
        </w:numPr>
        <w:spacing w:line="480" w:lineRule="auto"/>
        <w:rPr>
          <w:rFonts w:ascii="Arial" w:hAnsi="Arial" w:cs="Arial"/>
        </w:rPr>
      </w:pPr>
      <w:r>
        <w:rPr>
          <w:rFonts w:ascii="Arial" w:hAnsi="Arial" w:cs="Arial"/>
        </w:rPr>
        <w:t>Figs. S1-S1</w:t>
      </w:r>
      <w:r w:rsidR="002C773A">
        <w:rPr>
          <w:rFonts w:ascii="Arial" w:hAnsi="Arial" w:cs="Arial"/>
        </w:rPr>
        <w:t>4</w:t>
      </w:r>
    </w:p>
    <w:p w14:paraId="53EC6427" w14:textId="78890D5D"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xml:space="preserve"> 1-</w:t>
      </w:r>
      <w:r w:rsidR="002C48D4">
        <w:rPr>
          <w:rFonts w:ascii="Arial" w:hAnsi="Arial" w:cs="Arial"/>
        </w:rPr>
        <w:t>4</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C0E9B">
      <w:pPr>
        <w:suppressLineNumbers/>
        <w:spacing w:line="480" w:lineRule="auto"/>
        <w:jc w:val="both"/>
        <w:rPr>
          <w:rFonts w:ascii="Arial" w:hAnsi="Arial" w:cs="Arial"/>
          <w:b/>
          <w:sz w:val="28"/>
          <w:szCs w:val="28"/>
        </w:rPr>
      </w:pPr>
    </w:p>
    <w:p w14:paraId="2FAEF3A6" w14:textId="77777777" w:rsidR="003A1CA5" w:rsidRDefault="003A1CA5" w:rsidP="003C0E9B">
      <w:pPr>
        <w:suppressLineNumbers/>
        <w:spacing w:line="480" w:lineRule="auto"/>
        <w:jc w:val="both"/>
        <w:rPr>
          <w:rFonts w:ascii="Arial" w:hAnsi="Arial" w:cs="Arial"/>
          <w:b/>
          <w:sz w:val="28"/>
          <w:szCs w:val="28"/>
        </w:rPr>
      </w:pPr>
    </w:p>
    <w:p w14:paraId="770FE6A8" w14:textId="77777777" w:rsidR="003A1CA5" w:rsidRDefault="003A1CA5" w:rsidP="003C0E9B">
      <w:pPr>
        <w:suppressLineNumbers/>
        <w:spacing w:line="480" w:lineRule="auto"/>
        <w:jc w:val="both"/>
        <w:rPr>
          <w:rFonts w:ascii="Arial" w:hAnsi="Arial" w:cs="Arial"/>
          <w:b/>
          <w:sz w:val="28"/>
          <w:szCs w:val="28"/>
        </w:rPr>
      </w:pPr>
    </w:p>
    <w:p w14:paraId="7184C5A7" w14:textId="77777777" w:rsidR="003A1CA5" w:rsidRDefault="003A1CA5" w:rsidP="003C0E9B">
      <w:pPr>
        <w:suppressLineNumbers/>
        <w:spacing w:line="480" w:lineRule="auto"/>
        <w:jc w:val="both"/>
        <w:rPr>
          <w:rFonts w:ascii="Arial" w:hAnsi="Arial" w:cs="Arial"/>
          <w:b/>
          <w:sz w:val="28"/>
          <w:szCs w:val="28"/>
        </w:rPr>
      </w:pPr>
    </w:p>
    <w:p w14:paraId="3BE8D67C" w14:textId="77777777" w:rsidR="003A1CA5" w:rsidRDefault="003A1CA5" w:rsidP="003C0E9B">
      <w:pPr>
        <w:suppressLineNumbers/>
        <w:spacing w:line="480" w:lineRule="auto"/>
        <w:jc w:val="both"/>
        <w:rPr>
          <w:rFonts w:ascii="Arial" w:hAnsi="Arial" w:cs="Arial"/>
          <w:b/>
          <w:sz w:val="28"/>
          <w:szCs w:val="28"/>
        </w:rPr>
      </w:pPr>
    </w:p>
    <w:p w14:paraId="38A4FEAF" w14:textId="5A1D92AB" w:rsidR="003A1CA5" w:rsidRDefault="003A1CA5" w:rsidP="003C0E9B">
      <w:pPr>
        <w:suppressLineNumbers/>
        <w:spacing w:line="480" w:lineRule="auto"/>
        <w:jc w:val="both"/>
        <w:rPr>
          <w:rFonts w:ascii="Arial" w:hAnsi="Arial" w:cs="Arial"/>
          <w:b/>
          <w:sz w:val="28"/>
          <w:szCs w:val="28"/>
        </w:rPr>
      </w:pPr>
    </w:p>
    <w:p w14:paraId="3B909C16" w14:textId="77777777" w:rsidR="00F72C80" w:rsidRDefault="00F72C80" w:rsidP="003C0E9B">
      <w:pPr>
        <w:suppressLineNumbers/>
        <w:spacing w:line="480" w:lineRule="auto"/>
        <w:jc w:val="both"/>
        <w:rPr>
          <w:rFonts w:ascii="Arial" w:hAnsi="Arial" w:cs="Arial"/>
          <w:b/>
          <w:sz w:val="28"/>
          <w:szCs w:val="28"/>
        </w:rPr>
      </w:pPr>
    </w:p>
    <w:p w14:paraId="0CCDF03D" w14:textId="77777777" w:rsidR="003A1CA5" w:rsidRDefault="003A1CA5" w:rsidP="003C0E9B">
      <w:pPr>
        <w:suppressLineNumbers/>
        <w:spacing w:line="480" w:lineRule="auto"/>
        <w:jc w:val="both"/>
        <w:rPr>
          <w:rFonts w:ascii="Arial" w:hAnsi="Arial" w:cs="Arial"/>
          <w:b/>
          <w:sz w:val="28"/>
          <w:szCs w:val="28"/>
        </w:rPr>
      </w:pPr>
    </w:p>
    <w:p w14:paraId="32CA84FB" w14:textId="77777777" w:rsidR="00F51985" w:rsidRDefault="00F51985" w:rsidP="003C0E9B">
      <w:pPr>
        <w:suppressLineNumbers/>
        <w:spacing w:line="480" w:lineRule="auto"/>
        <w:jc w:val="both"/>
        <w:rPr>
          <w:rFonts w:ascii="Arial" w:hAnsi="Arial" w:cs="Arial"/>
          <w:b/>
          <w:sz w:val="28"/>
          <w:szCs w:val="28"/>
        </w:rPr>
      </w:pPr>
    </w:p>
    <w:p w14:paraId="45ABD8A4" w14:textId="0508845D"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319D8F73"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PLqbozI","properties":{"formattedCitation":"({\\i{}1}, {\\i{}2})","plainCitation":"(1, 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 xml:space="preserve">, </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1PMWddkp","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z1wTBuoZ","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Each record in </w:t>
      </w:r>
      <w:r w:rsidR="0039314E">
        <w:rPr>
          <w:rFonts w:ascii="Arial" w:hAnsi="Arial" w:cs="Arial"/>
        </w:rPr>
        <w:t xml:space="preserve">the </w:t>
      </w:r>
      <w:r w:rsidR="003A1CA5">
        <w:rPr>
          <w:rFonts w:ascii="Arial" w:hAnsi="Arial" w:cs="Arial"/>
        </w:rPr>
        <w:t xml:space="preserve">PREDICTS </w:t>
      </w:r>
      <w:r w:rsidR="0039314E">
        <w:rPr>
          <w:rFonts w:ascii="Arial" w:hAnsi="Arial" w:cs="Arial"/>
        </w:rPr>
        <w:t xml:space="preserve">database </w:t>
      </w:r>
      <w:r w:rsidR="003A1CA5">
        <w:rPr>
          <w:rFonts w:ascii="Arial" w:hAnsi="Arial" w:cs="Arial"/>
        </w:rPr>
        <w:t>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 xml:space="preserve">use intensity (high, low and minimal),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XXTbqqir","properties":{"formattedCitation":"({\\i{}3}, {\\i{}4})","plainCitation":"(3, 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 xml:space="preserve">, </w:t>
      </w:r>
      <w:r w:rsidR="00C1029A" w:rsidRPr="00C1029A">
        <w:rPr>
          <w:rFonts w:ascii="Arial" w:hAnsi="Arial" w:cs="Arial"/>
          <w:i/>
          <w:iCs/>
          <w:szCs w:val="24"/>
        </w:rPr>
        <w:t>4</w:t>
      </w:r>
      <w:r w:rsidR="00C1029A" w:rsidRPr="00C1029A">
        <w:rPr>
          <w:rFonts w:ascii="Arial" w:hAnsi="Arial" w:cs="Arial"/>
          <w:szCs w:val="24"/>
        </w:rPr>
        <w:t>)</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w:t>
      </w:r>
      <w:r w:rsidR="0099064A">
        <w:rPr>
          <w:rFonts w:ascii="Arial" w:hAnsi="Arial" w:cs="Arial"/>
        </w:rPr>
        <w:lastRenderedPageBreak/>
        <w:t xml:space="preserve">logging and bushmeat hunting 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7E3A54">
        <w:rPr>
          <w:rFonts w:ascii="Arial" w:hAnsi="Arial" w:cs="Arial"/>
        </w:rPr>
        <w:instrText xml:space="preserve"> ADDIN ZOTERO_ITEM CSL_CITATION {"citationID":"7wQYCTUL","properties":{"formattedCitation":"({\\i{}1})","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w:t>
      </w:r>
      <w:r w:rsidR="007E3A54">
        <w:rPr>
          <w:rFonts w:ascii="Arial" w:hAnsi="Arial" w:cs="Arial"/>
        </w:rPr>
        <w:fldChar w:fldCharType="end"/>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1B03E319"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7E3A54">
        <w:rPr>
          <w:rFonts w:ascii="Arial" w:hAnsi="Arial" w:cs="Arial"/>
        </w:rPr>
        <w:instrText xml:space="preserve"> ADDIN ZOTERO_ITEM CSL_CITATION {"citationID":"iw3CJbxZ","properties":{"formattedCitation":"({\\i{}5})","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5</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w:t>
      </w:r>
      <w:r w:rsidR="007E3A54">
        <w:rPr>
          <w:rFonts w:ascii="Arial" w:hAnsi="Arial" w:cs="Arial"/>
        </w:rPr>
        <w:fldChar w:fldCharType="begin"/>
      </w:r>
      <w:r w:rsidR="007E3A54">
        <w:rPr>
          <w:rFonts w:ascii="Arial" w:hAnsi="Arial" w:cs="Arial"/>
        </w:rPr>
        <w:instrText xml:space="preserve"> ADDIN ZOTERO_ITEM CSL_CITATION {"citationID":"RJqR22pB","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H8XqcB6","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p>
    <w:p w14:paraId="4A219D4B" w14:textId="318F2507" w:rsidR="003A1CA5" w:rsidRDefault="00433ABA" w:rsidP="003A1CA5">
      <w:pPr>
        <w:spacing w:line="480" w:lineRule="auto"/>
        <w:jc w:val="both"/>
        <w:rPr>
          <w:rFonts w:ascii="Arial" w:hAnsi="Arial" w:cs="Arial"/>
        </w:rPr>
      </w:pPr>
      <w:r>
        <w:rPr>
          <w:rFonts w:ascii="Arial" w:hAnsi="Arial" w:cs="Arial"/>
        </w:rPr>
        <w:t xml:space="preserve">Our data-preparation process resulted </w:t>
      </w:r>
      <w:r w:rsidR="00F97C9C">
        <w:rPr>
          <w:rFonts w:ascii="Arial" w:hAnsi="Arial" w:cs="Arial"/>
        </w:rPr>
        <w:t>i</w:t>
      </w:r>
      <w:r>
        <w:rPr>
          <w:rFonts w:ascii="Arial" w:hAnsi="Arial" w:cs="Arial"/>
        </w:rPr>
        <w:t>n two</w:t>
      </w:r>
      <w:r w:rsidR="003A1CA5">
        <w:rPr>
          <w:rFonts w:ascii="Arial" w:hAnsi="Arial" w:cs="Arial"/>
        </w:rPr>
        <w:t xml:space="preserve"> datasets with different subsets of the original set of species in PREDICT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w:t>
      </w:r>
      <w:r w:rsidR="003A1CA5">
        <w:rPr>
          <w:rFonts w:ascii="Arial" w:hAnsi="Arial" w:cs="Arial"/>
        </w:rPr>
        <w:lastRenderedPageBreak/>
        <w:t xml:space="preserve">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r w:rsidR="00441BEA">
        <w:rPr>
          <w:rFonts w:ascii="Arial" w:hAnsi="Arial" w:cs="Arial"/>
        </w:rPr>
        <w:t>%</w:t>
      </w:r>
      <w:r w:rsidR="00534A5B">
        <w:rPr>
          <w:rFonts w:ascii="Arial" w:hAnsi="Arial" w:cs="Arial"/>
        </w:rPr>
        <w:t xml:space="preserve"> </w:t>
      </w:r>
      <w:r w:rsidR="00441BEA">
        <w:rPr>
          <w:rFonts w:ascii="Arial" w:hAnsi="Arial" w:cs="Arial"/>
        </w:rPr>
        <w:t xml:space="preserve">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 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5E6CE7">
        <w:rPr>
          <w:rFonts w:ascii="Arial" w:hAnsi="Arial" w:cs="Arial"/>
        </w:rPr>
        <w:instrText xml:space="preserve"> ADDIN ZOTERO_ITEM CSL_CITATION {"citationID":"ga4eShwH","properties":{"formattedCitation":"({\\i{}6})","plainCitation":"(6)","noteIndex":0},"citationItems":[{"id":"fgxnCW1r/zqFdkedC","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6</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6143EE5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5E6CE7">
        <w:rPr>
          <w:rFonts w:ascii="Arial" w:hAnsi="Arial" w:cs="Arial"/>
        </w:rPr>
        <w:instrText xml:space="preserve"> ADDIN ZOTERO_ITEM CSL_CITATION {"citationID":"Y3ty5DE1","properties":{"formattedCitation":"({\\i{}7})","plainCitation":"(7)","noteIndex":0},"citationItems":[{"id":"fgxnCW1r/ukLwq9Jb","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7</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GLfdOV6A","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5E6CE7">
        <w:rPr>
          <w:rFonts w:ascii="Arial" w:hAnsi="Arial" w:cs="Arial"/>
        </w:rPr>
        <w:instrText xml:space="preserve"> ADDIN ZOTERO_ITEM CSL_CITATION {"citationID":"BoQfnoQ5","properties":{"formattedCitation":"({\\i{}9})","plainCitation":"(9)","noteIndex":0},"citationItems":[{"id":"fgxnCW1r/JasW5sj9","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9</w:t>
      </w:r>
      <w:r w:rsidR="00C1029A" w:rsidRPr="00C1029A">
        <w:rPr>
          <w:rFonts w:ascii="Arial" w:hAnsi="Arial" w:cs="Arial"/>
          <w:szCs w:val="24"/>
        </w:rPr>
        <w:t>)</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since they provide a measure of the </w:t>
      </w:r>
      <w:r w:rsidR="00F338C6">
        <w:rPr>
          <w:rFonts w:ascii="Arial" w:hAnsi="Arial" w:cs="Arial"/>
        </w:rPr>
        <w:t>central tendency of</w:t>
      </w:r>
      <w:r w:rsidR="003A1CA5">
        <w:rPr>
          <w:rFonts w:ascii="Arial" w:hAnsi="Arial" w:cs="Arial"/>
        </w:rPr>
        <w:t xml:space="preserve">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5E6CE7">
        <w:rPr>
          <w:rFonts w:ascii="Arial" w:hAnsi="Arial" w:cs="Arial"/>
        </w:rPr>
        <w:instrText xml:space="preserve"> ADDIN ZOTERO_ITEM CSL_CITATION {"citationID":"geLeAXT2","properties":{"formattedCitation":"({\\i{}10}, {\\i{}11})","plainCitation":"(10, 11)","noteIndex":0},"citationItems":[{"id":"fgxnCW1r/Zqibqus3","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fgxnCW1r/T3o3nvg8","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0</w:t>
      </w:r>
      <w:r w:rsidR="00C1029A" w:rsidRPr="00C1029A">
        <w:rPr>
          <w:rFonts w:ascii="Arial" w:hAnsi="Arial" w:cs="Arial"/>
          <w:szCs w:val="24"/>
        </w:rPr>
        <w:t xml:space="preserve">, </w:t>
      </w:r>
      <w:r w:rsidR="00C1029A" w:rsidRPr="00C1029A">
        <w:rPr>
          <w:rFonts w:ascii="Arial" w:hAnsi="Arial" w:cs="Arial"/>
          <w:i/>
          <w:iCs/>
          <w:szCs w:val="24"/>
        </w:rPr>
        <w:t>11</w:t>
      </w:r>
      <w:r w:rsidR="00C1029A" w:rsidRPr="00C1029A">
        <w:rPr>
          <w:rFonts w:ascii="Arial" w:hAnsi="Arial" w:cs="Arial"/>
          <w:szCs w:val="24"/>
        </w:rPr>
        <w:t>)</w:t>
      </w:r>
      <w:r w:rsidR="003A1CA5" w:rsidRPr="00DE79E1">
        <w:rPr>
          <w:rFonts w:ascii="Arial" w:hAnsi="Arial" w:cs="Arial"/>
        </w:rPr>
        <w:fldChar w:fldCharType="end"/>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lastRenderedPageBreak/>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s2QpUpqQ","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727C42E0"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D35159">
        <w:rPr>
          <w:rFonts w:ascii="Arial" w:hAnsi="Arial" w:cs="Arial"/>
        </w:rPr>
        <w:instrText xml:space="preserve"> ADDIN ZOTERO_ITEM CSL_CITATION {"citationID":"6SHeVXk4","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ON1SWxh","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YvpExvi","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 xml:space="preserve">Models </w:t>
      </w:r>
      <w:r w:rsidR="00E555D6">
        <w:rPr>
          <w:rFonts w:ascii="Arial" w:hAnsi="Arial" w:cs="Arial"/>
        </w:rPr>
        <w:t>that included</w:t>
      </w:r>
      <w:r w:rsidR="003034E9">
        <w:rPr>
          <w:rFonts w:ascii="Arial" w:hAnsi="Arial" w:cs="Arial"/>
        </w:rPr>
        <w:t xml:space="preserve"> this random-effects structure had a lower AIC value than models with a simpler combination of the same random effects</w:t>
      </w:r>
      <w:r w:rsidR="00E555D6">
        <w:rPr>
          <w:rFonts w:ascii="Arial" w:hAnsi="Arial" w:cs="Arial"/>
        </w:rPr>
        <w:t xml:space="preserve"> (i.e. study identity only)</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6946CD0E" w:rsidR="003A1CA5" w:rsidRDefault="001A3F43" w:rsidP="003A1CA5">
      <w:pPr>
        <w:spacing w:line="480" w:lineRule="auto"/>
        <w:jc w:val="both"/>
        <w:rPr>
          <w:rFonts w:ascii="Arial" w:hAnsi="Arial" w:cs="Arial"/>
        </w:rPr>
      </w:pPr>
      <w:r>
        <w:rPr>
          <w:rFonts w:ascii="Arial" w:hAnsi="Arial" w:cs="Arial"/>
        </w:rPr>
        <w:lastRenderedPageBreak/>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Ardcu3bK","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D35159">
        <w:rPr>
          <w:rFonts w:ascii="Arial" w:hAnsi="Arial" w:cs="Arial"/>
        </w:rPr>
        <w:fldChar w:fldCharType="end"/>
      </w:r>
      <w:r w:rsidR="003A1CA5">
        <w:rPr>
          <w:rFonts w:ascii="Arial" w:hAnsi="Arial" w:cs="Arial"/>
        </w:rPr>
        <w:t xml:space="preserve">. </w:t>
      </w:r>
    </w:p>
    <w:p w14:paraId="720801BE" w14:textId="65815F19"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VXAExO6P","properties":{"formattedCitation":"({\\i{}13}, {\\i{}14})","plainCitation":"(13, 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3</w:t>
      </w:r>
      <w:r w:rsidR="00C1029A" w:rsidRPr="00C1029A">
        <w:rPr>
          <w:rFonts w:ascii="Arial" w:hAnsi="Arial" w:cs="Arial"/>
          <w:szCs w:val="24"/>
        </w:rPr>
        <w:t xml:space="preserve">, </w:t>
      </w:r>
      <w:r w:rsidR="00C1029A" w:rsidRPr="00C1029A">
        <w:rPr>
          <w:rFonts w:ascii="Arial" w:hAnsi="Arial" w:cs="Arial"/>
          <w:i/>
          <w:iCs/>
          <w:szCs w:val="24"/>
        </w:rPr>
        <w:t>14</w:t>
      </w:r>
      <w:r w:rsidR="00C1029A" w:rsidRPr="00C1029A">
        <w:rPr>
          <w:rFonts w:ascii="Arial" w:hAnsi="Arial" w:cs="Arial"/>
          <w:szCs w:val="24"/>
        </w:rPr>
        <w:t>)</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BVBbhGTR","properties":{"formattedCitation":"({\\i{}15})","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5</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NgXJ3qhz","properties":{"formattedCitation":"({\\i{}16}, {\\i{}17})","plainCitation":"(16, 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6</w:t>
      </w:r>
      <w:r w:rsidR="00C1029A" w:rsidRPr="00C1029A">
        <w:rPr>
          <w:rFonts w:ascii="Arial" w:hAnsi="Arial" w:cs="Arial"/>
          <w:szCs w:val="24"/>
        </w:rPr>
        <w:t xml:space="preserve">, </w:t>
      </w:r>
      <w:r w:rsidR="00C1029A" w:rsidRPr="00C1029A">
        <w:rPr>
          <w:rFonts w:ascii="Arial" w:hAnsi="Arial" w:cs="Arial"/>
          <w:i/>
          <w:iCs/>
          <w:szCs w:val="24"/>
        </w:rPr>
        <w:t>17</w:t>
      </w:r>
      <w:r w:rsidR="00C1029A" w:rsidRPr="00C1029A">
        <w:rPr>
          <w:rFonts w:ascii="Arial" w:hAnsi="Arial" w:cs="Arial"/>
          <w:szCs w:val="24"/>
        </w:rPr>
        <w:t>)</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over time, which may occur because of direct effects of climate change, indirect feedbacks caused by pollinator losses, or other 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w:t>
      </w:r>
      <w:r w:rsidR="00E555D6">
        <w:rPr>
          <w:rFonts w:ascii="Arial" w:hAnsi="Arial" w:cs="Arial"/>
        </w:rPr>
        <w:t xml:space="preserve">how abundance change will interact with richness change, </w:t>
      </w:r>
      <w:r w:rsidR="003A1CA5">
        <w:rPr>
          <w:rFonts w:ascii="Arial" w:hAnsi="Arial" w:cs="Arial"/>
        </w:rPr>
        <w:t xml:space="preserve">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w:t>
      </w:r>
      <w:r w:rsidR="003A1CA5">
        <w:rPr>
          <w:rFonts w:ascii="Arial" w:hAnsi="Arial" w:cs="Arial"/>
        </w:rPr>
        <w:lastRenderedPageBreak/>
        <w:t>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777F0FF9"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rCT3jCv3","properties":{"formattedCitation":"({\\i{}18})","plainCitation":"(18)","noteIndex":0},"citationItems":[{"id":129,"uris":["http://zotero.org/users/local/TpgerZcW/items/MTD48L5N"],"itemData":{"id":129,"type":"article-journal","abstract":"Croplands cover </w:instrText>
      </w:r>
      <w:r w:rsidR="00C1029A">
        <w:rPr>
          <w:rFonts w:ascii="Cambria Math" w:hAnsi="Cambria Math" w:cs="Cambria Math"/>
        </w:rPr>
        <w:instrText>∼</w:instrText>
      </w:r>
      <w:r w:rsidR="00C1029A">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C1029A">
        <w:rPr>
          <w:rFonts w:ascii="Cambria Math" w:hAnsi="Cambria Math" w:cs="Cambria Math"/>
        </w:rPr>
        <w:instrText>∼</w:instrText>
      </w:r>
      <w:r w:rsidR="00C1029A">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8</w:t>
      </w:r>
      <w:r w:rsidR="00C1029A" w:rsidRPr="00C1029A">
        <w:rPr>
          <w:rFonts w:ascii="Arial" w:hAnsi="Arial" w:cs="Arial"/>
          <w:szCs w:val="24"/>
        </w:rPr>
        <w:t>)</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C1029A">
        <w:rPr>
          <w:rFonts w:ascii="Arial" w:hAnsi="Arial" w:cs="Arial"/>
        </w:rPr>
        <w:instrText xml:space="preserve"> ADDIN ZOTERO_ITEM CSL_CITATION {"citationID":"mbECixMo","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C1029A">
        <w:rPr>
          <w:rFonts w:ascii="Arial" w:hAnsi="Arial" w:cs="Arial"/>
        </w:rPr>
        <w:instrText xml:space="preserve"> ADDIN ZOTERO_ITEM CSL_CITATION {"citationID":"JkU6nS8l","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C1029A">
        <w:rPr>
          <w:rFonts w:ascii="Arial" w:hAnsi="Arial" w:cs="Arial"/>
        </w:rPr>
        <w:instrText xml:space="preserve"> ADDIN ZOTERO_ITEM CSL_CITATION {"citationID":"p6WQY8A9","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20564AE9"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w:t>
      </w:r>
      <w:r w:rsidR="00017753">
        <w:rPr>
          <w:rFonts w:ascii="Arial" w:hAnsi="Arial" w:cs="Arial"/>
        </w:rPr>
        <w:t xml:space="preserve">in metric tonnes </w:t>
      </w:r>
      <w:r w:rsidR="004C7534">
        <w:rPr>
          <w:rFonts w:ascii="Arial" w:hAnsi="Arial" w:cs="Arial"/>
        </w:rPr>
        <w:t xml:space="preserve">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2DFEEF27" w:rsidR="003A1CA5" w:rsidRDefault="008849C8" w:rsidP="003A1CA5">
      <w:pPr>
        <w:spacing w:line="480" w:lineRule="auto"/>
        <w:jc w:val="both"/>
        <w:rPr>
          <w:rFonts w:ascii="Arial" w:hAnsi="Arial" w:cs="Arial"/>
        </w:rPr>
      </w:pPr>
      <w:r>
        <w:rPr>
          <w:rFonts w:ascii="Arial" w:hAnsi="Arial" w:cs="Arial"/>
        </w:rPr>
        <w:lastRenderedPageBreak/>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017753">
        <w:rPr>
          <w:rFonts w:ascii="Arial" w:hAnsi="Arial" w:cs="Arial"/>
        </w:rPr>
        <w:t>(</w:t>
      </w:r>
      <w:r w:rsidR="00017753" w:rsidRPr="00017753">
        <w:rPr>
          <w:rFonts w:ascii="Arial" w:hAnsi="Arial" w:cs="Arial"/>
        </w:rPr>
        <w:t>Inter-Sectoral Impact Model Intercomparison Project</w:t>
      </w:r>
      <w:r w:rsidR="00017753">
        <w:rPr>
          <w:rFonts w:ascii="Arial" w:hAnsi="Arial" w:cs="Arial"/>
        </w:rPr>
        <w:t xml:space="preserve">)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5E6CE7">
        <w:rPr>
          <w:rFonts w:ascii="Arial" w:hAnsi="Arial" w:cs="Arial"/>
        </w:rPr>
        <w:instrText xml:space="preserve"> ADDIN ZOTERO_ITEM CSL_CITATION {"citationID":"QptytPxU","properties":{"formattedCitation":"({\\i{}19})","plainCitation":"(19)","noteIndex":0},"citationItems":[{"id":"fgxnCW1r/psJIc7S7","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9</w:t>
      </w:r>
      <w:r w:rsidR="00C1029A" w:rsidRPr="00C1029A">
        <w:rPr>
          <w:rFonts w:ascii="Arial" w:hAnsi="Arial" w:cs="Arial"/>
          <w:szCs w:val="24"/>
        </w:rPr>
        <w:t>)</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r w:rsidR="00A80874">
        <w:rPr>
          <w:rFonts w:ascii="Arial" w:hAnsi="Arial" w:cs="Arial"/>
        </w:rPr>
        <w:t>20</w:t>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xml:space="preserve">), using an ensemble mean of the </w:t>
      </w:r>
      <w:r w:rsidR="00E555D6">
        <w:rPr>
          <w:rFonts w:ascii="Arial" w:hAnsi="Arial" w:cs="Arial"/>
        </w:rPr>
        <w:t xml:space="preserve">general circulation </w:t>
      </w:r>
      <w:r w:rsidR="003A1CA5">
        <w:rPr>
          <w:rFonts w:ascii="Arial" w:hAnsi="Arial" w:cs="Arial"/>
        </w:rPr>
        <w:t>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5E6CE7">
        <w:rPr>
          <w:rFonts w:ascii="Arial" w:hAnsi="Arial" w:cs="Arial"/>
        </w:rPr>
        <w:instrText xml:space="preserve"> ADDIN ZOTERO_ITEM CSL_CITATION {"citationID":"RpVq7OCR","properties":{"formattedCitation":"({\\i{}20})","plainCitation":"(20)","noteIndex":0},"citationItems":[{"id":"fgxnCW1r/bVDTSsDI","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0</w:t>
      </w:r>
      <w:r w:rsidR="00C1029A" w:rsidRPr="00C1029A">
        <w:rPr>
          <w:rFonts w:ascii="Arial" w:hAnsi="Arial" w:cs="Arial"/>
          <w:szCs w:val="24"/>
        </w:rPr>
        <w:t>)</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7935FE">
        <w:rPr>
          <w:rFonts w:ascii="Arial" w:hAnsi="Arial" w:cs="Arial"/>
        </w:rPr>
        <w:instrText xml:space="preserve"> ADDIN ZOTERO_ITEM CSL_CITATION {"citationID":"4g7J0nyT","properties":{"formattedCitation":"({\\i{}21})","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7935FE" w:rsidRPr="007935FE">
        <w:rPr>
          <w:rFonts w:ascii="Arial" w:hAnsi="Arial" w:cs="Arial"/>
          <w:szCs w:val="24"/>
        </w:rPr>
        <w:t>(</w:t>
      </w:r>
      <w:r w:rsidR="007935FE" w:rsidRPr="007935FE">
        <w:rPr>
          <w:rFonts w:ascii="Arial" w:hAnsi="Arial" w:cs="Arial"/>
          <w:i/>
          <w:iCs/>
          <w:szCs w:val="24"/>
        </w:rPr>
        <w:t>21</w:t>
      </w:r>
      <w:r w:rsidR="007935FE" w:rsidRPr="007935FE">
        <w:rPr>
          <w:rFonts w:ascii="Arial" w:hAnsi="Arial" w:cs="Arial"/>
          <w:szCs w:val="24"/>
        </w:rPr>
        <w:t>)</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w:lastRenderedPageBreak/>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t xml:space="preserve">where </w:t>
      </w:r>
      <w:bookmarkStart w:id="1"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1"/>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1350FB58"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the production estimates to include only higher-quality estimates</w:t>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followed the methodology of </w:t>
      </w:r>
      <w:r w:rsidR="00C1029A">
        <w:rPr>
          <w:rFonts w:ascii="Arial" w:hAnsi="Arial" w:cs="Arial"/>
        </w:rPr>
        <w:fldChar w:fldCharType="begin"/>
      </w:r>
      <w:r w:rsidR="00C1029A">
        <w:rPr>
          <w:rFonts w:ascii="Arial" w:hAnsi="Arial" w:cs="Arial"/>
        </w:rPr>
        <w:instrText xml:space="preserve"> ADDIN ZOTERO_ITEM CSL_CITATION {"citationID":"rQjOPSxw","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w:t>
      </w:r>
      <w:r w:rsidR="00CC2A40">
        <w:rPr>
          <w:rFonts w:ascii="Arial" w:hAnsi="Arial" w:cs="Arial"/>
        </w:rPr>
        <w:lastRenderedPageBreak/>
        <w:t xml:space="preserve">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 xml:space="preserve">). Fifth, we built additional models to test </w:t>
      </w:r>
      <w:r w:rsidR="00011078">
        <w:rPr>
          <w:rFonts w:ascii="Arial" w:hAnsi="Arial" w:cs="Arial"/>
        </w:rPr>
        <w:t>whether abundance responses to the interactive effects of climate 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Figure S</w:t>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3A189D8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We assumed that all lines meet at the extreme values of 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r w:rsidR="003B20A8">
        <w:rPr>
          <w:rFonts w:ascii="Arial" w:hAnsi="Arial" w:cs="Arial"/>
        </w:rPr>
        <w:t xml:space="preserve"> </w:t>
      </w:r>
      <w:r w:rsidR="003B20A8">
        <w:rPr>
          <w:rFonts w:ascii="Arial" w:hAnsi="Arial" w:cs="Arial"/>
        </w:rPr>
        <w:fldChar w:fldCharType="begin"/>
      </w:r>
      <w:r w:rsidR="003B20A8">
        <w:rPr>
          <w:rFonts w:ascii="Arial" w:hAnsi="Arial" w:cs="Arial"/>
        </w:rPr>
        <w:instrText xml:space="preserve"> ADDIN ZOTERO_ITEM CSL_CITATION {"citationID":"j7UW5DsQ","properties":{"formattedCitation":"({\\i{}22})","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2</w:t>
      </w:r>
      <w:r w:rsidR="003B20A8" w:rsidRPr="003B20A8">
        <w:rPr>
          <w:rFonts w:ascii="Arial" w:hAnsi="Arial" w:cs="Arial"/>
          <w:szCs w:val="24"/>
        </w:rPr>
        <w:t>)</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p>
    <w:p w14:paraId="60D64975" w14:textId="2271E351"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3B20A8">
        <w:rPr>
          <w:rFonts w:ascii="Arial" w:hAnsi="Arial" w:cs="Arial"/>
        </w:rPr>
        <w:instrText xml:space="preserve"> ADDIN ZOTERO_ITEM CSL_CITATION {"citationID":"hNHCd8Q2","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r w:rsidR="00AC2093">
        <w:rPr>
          <w:rFonts w:ascii="Arial" w:hAnsi="Arial" w:cs="Arial"/>
        </w:rPr>
        <w:t xml:space="preserve">) </w:t>
      </w:r>
      <w:r w:rsidR="007022C6">
        <w:rPr>
          <w:rFonts w:ascii="Arial" w:hAnsi="Arial" w:cs="Arial"/>
        </w:rPr>
        <w:t xml:space="preserve">of the series (‘change in risk’). </w:t>
      </w:r>
    </w:p>
    <w:p w14:paraId="5553E4B9" w14:textId="01694FC8"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r w:rsidR="00F000B1">
        <w:rPr>
          <w:rFonts w:ascii="Arial" w:hAnsi="Arial" w:cs="Arial"/>
        </w:rPr>
        <w:t xml:space="preserve"> GDP</w:t>
      </w:r>
      <w:r w:rsidR="006C79DE">
        <w:rPr>
          <w:rFonts w:ascii="Arial" w:hAnsi="Arial" w:cs="Arial"/>
        </w:rPr>
        <w:t xml:space="preserve"> in Figure S</w:t>
      </w:r>
      <w:r w:rsidR="00F97C9C">
        <w:rPr>
          <w:rFonts w:ascii="Arial" w:hAnsi="Arial" w:cs="Arial"/>
        </w:rPr>
        <w:t>12</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3B20A8">
        <w:rPr>
          <w:rFonts w:ascii="Arial" w:hAnsi="Arial" w:cs="Arial"/>
        </w:rPr>
        <w:instrText xml:space="preserve"> ADDIN ZOTERO_ITEM CSL_CITATION {"citationID":"FcxsbGUq","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Per-tonne values for each crop were estimated by calculating the 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BqM63m4D","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26XrjmNs","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GUWROkZC","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8E7822">
        <w:rPr>
          <w:rFonts w:ascii="Arial" w:hAnsi="Arial" w:cs="Arial"/>
        </w:rPr>
        <w:fldChar w:fldCharType="end"/>
      </w:r>
      <w:r w:rsidR="009C5A92" w:rsidRPr="00B453C9">
        <w:rPr>
          <w:rFonts w:ascii="Arial" w:hAnsi="Arial" w:cs="Arial"/>
        </w:rPr>
        <w:t>.</w:t>
      </w:r>
    </w:p>
    <w:p w14:paraId="433DF06F" w14:textId="65DE43AD" w:rsidR="002A5FDF" w:rsidRPr="00610E33" w:rsidRDefault="00AB7599" w:rsidP="002A5FDF">
      <w:pPr>
        <w:spacing w:line="480" w:lineRule="auto"/>
        <w:jc w:val="both"/>
        <w:rPr>
          <w:rFonts w:ascii="Arial" w:hAnsi="Arial" w:cs="Arial"/>
          <w:b/>
          <w:bCs/>
        </w:rPr>
      </w:pPr>
      <w:r w:rsidRPr="00AB7599">
        <w:rPr>
          <w:rFonts w:ascii="Arial" w:hAnsi="Arial" w:cs="Arial"/>
        </w:rPr>
        <w:lastRenderedPageBreak/>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r w:rsidR="007174B5">
        <w:rPr>
          <w:rFonts w:ascii="Arial" w:hAnsi="Arial" w:cs="Arial"/>
        </w:rPr>
        <w:t>dependent on animal pollination</w:t>
      </w:r>
      <w:r w:rsidR="00CD47D8">
        <w:rPr>
          <w:rFonts w:ascii="Arial" w:hAnsi="Arial" w:cs="Arial"/>
        </w:rPr>
        <w:t xml:space="preserve"> (accounting for the fractional dependence of each crop on animal pollination)</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5</w:t>
      </w:r>
      <w:r w:rsidR="003B20A8" w:rsidRPr="003B20A8">
        <w:rPr>
          <w:rFonts w:ascii="Arial" w:hAnsi="Arial" w:cs="Arial"/>
          <w:szCs w:val="24"/>
        </w:rPr>
        <w:t>)</w:t>
      </w:r>
      <w:r w:rsidR="008E7822">
        <w:rPr>
          <w:rFonts w:ascii="Arial" w:hAnsi="Arial" w:cs="Arial"/>
        </w:rPr>
        <w:fldChar w:fldCharType="end"/>
      </w:r>
      <w:r w:rsidR="00115F89">
        <w:rPr>
          <w:rFonts w:ascii="Arial" w:hAnsi="Arial" w:cs="Arial"/>
        </w:rPr>
        <w:t xml:space="preserve">. </w:t>
      </w:r>
      <w:r w:rsidR="00046EF8">
        <w:rPr>
          <w:rFonts w:ascii="Arial" w:hAnsi="Arial" w:cs="Arial"/>
        </w:rPr>
        <w:t xml:space="preserve">The data used here differs from that of </w:t>
      </w:r>
      <w:r w:rsidR="00046EF8">
        <w:rPr>
          <w:rFonts w:ascii="Arial" w:hAnsi="Arial" w:cs="Arial"/>
        </w:rPr>
        <w:fldChar w:fldCharType="begin"/>
      </w:r>
      <w:r w:rsidR="00046EF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046EF8">
        <w:rPr>
          <w:rFonts w:ascii="Arial" w:hAnsi="Arial" w:cs="Arial"/>
        </w:rPr>
        <w:fldChar w:fldCharType="separate"/>
      </w:r>
      <w:r w:rsidR="00046EF8" w:rsidRPr="003B20A8">
        <w:rPr>
          <w:rFonts w:ascii="Arial" w:hAnsi="Arial" w:cs="Arial"/>
          <w:szCs w:val="24"/>
        </w:rPr>
        <w:t>(</w:t>
      </w:r>
      <w:r w:rsidR="00046EF8" w:rsidRPr="003B20A8">
        <w:rPr>
          <w:rFonts w:ascii="Arial" w:hAnsi="Arial" w:cs="Arial"/>
          <w:i/>
          <w:iCs/>
          <w:szCs w:val="24"/>
        </w:rPr>
        <w:t>25</w:t>
      </w:r>
      <w:r w:rsidR="00046EF8" w:rsidRPr="003B20A8">
        <w:rPr>
          <w:rFonts w:ascii="Arial" w:hAnsi="Arial" w:cs="Arial"/>
          <w:szCs w:val="24"/>
        </w:rPr>
        <w:t>)</w:t>
      </w:r>
      <w:r w:rsidR="00046EF8">
        <w:rPr>
          <w:rFonts w:ascii="Arial" w:hAnsi="Arial" w:cs="Arial"/>
        </w:rPr>
        <w:fldChar w:fldCharType="end"/>
      </w:r>
      <w:r w:rsidR="00046EF8">
        <w:rPr>
          <w:rFonts w:ascii="Arial" w:hAnsi="Arial" w:cs="Arial"/>
        </w:rPr>
        <w:t xml:space="preserve"> in that it does not include a measure of average cropland isolation</w:t>
      </w:r>
      <w:r w:rsidR="00610E33">
        <w:rPr>
          <w:rFonts w:ascii="Arial" w:hAnsi="Arial" w:cs="Arial"/>
        </w:rPr>
        <w:t xml:space="preserve"> from na</w:t>
      </w:r>
      <w:r w:rsidR="00610E33" w:rsidRPr="00610E33">
        <w:rPr>
          <w:rFonts w:ascii="Arial" w:hAnsi="Arial" w:cs="Arial"/>
        </w:rPr>
        <w:t xml:space="preserve">tural habitat. </w:t>
      </w:r>
      <w:r w:rsidR="00610E33" w:rsidRPr="00610E33">
        <w:rPr>
          <w:rFonts w:ascii="Arial" w:hAnsi="Arial" w:cs="Arial"/>
          <w:shd w:val="clear" w:color="auto" w:fill="FFFFFF"/>
        </w:rPr>
        <w:t>This adjustment was done so that production and flow calculations would match</w:t>
      </w:r>
      <w:r w:rsidR="00610E33">
        <w:rPr>
          <w:rFonts w:ascii="Arial" w:hAnsi="Arial" w:cs="Arial"/>
          <w:shd w:val="clear" w:color="auto" w:fill="FFFFFF"/>
        </w:rPr>
        <w:t>. G</w:t>
      </w:r>
      <w:r w:rsidR="00610E33" w:rsidRPr="00610E33">
        <w:rPr>
          <w:rFonts w:ascii="Arial" w:hAnsi="Arial" w:cs="Arial"/>
          <w:shd w:val="clear" w:color="auto" w:fill="FFFFFF"/>
        </w:rPr>
        <w:t>lobal patterns</w:t>
      </w:r>
      <w:r w:rsidR="00610E33">
        <w:rPr>
          <w:rFonts w:ascii="Arial" w:hAnsi="Arial" w:cs="Arial"/>
          <w:shd w:val="clear" w:color="auto" w:fill="FFFFFF"/>
        </w:rPr>
        <w:t xml:space="preserve"> of import risk</w:t>
      </w:r>
      <w:r w:rsidR="00610E33" w:rsidRPr="00610E33">
        <w:rPr>
          <w:rFonts w:ascii="Arial" w:hAnsi="Arial" w:cs="Arial"/>
          <w:shd w:val="clear" w:color="auto" w:fill="FFFFFF"/>
        </w:rPr>
        <w:t xml:space="preserve"> detected</w:t>
      </w:r>
      <w:r w:rsidR="00610E33">
        <w:rPr>
          <w:rFonts w:ascii="Arial" w:hAnsi="Arial" w:cs="Arial"/>
          <w:shd w:val="clear" w:color="auto" w:fill="FFFFFF"/>
        </w:rPr>
        <w:t xml:space="preserve"> here</w:t>
      </w:r>
      <w:r w:rsidR="00610E33" w:rsidRPr="00610E33">
        <w:rPr>
          <w:rFonts w:ascii="Arial" w:hAnsi="Arial" w:cs="Arial"/>
          <w:shd w:val="clear" w:color="auto" w:fill="FFFFFF"/>
        </w:rPr>
        <w:t xml:space="preserve"> are not affected by this calculation change.</w:t>
      </w:r>
    </w:p>
    <w:p w14:paraId="1AC7422D" w14:textId="727C95A6" w:rsidR="008D69EB" w:rsidRPr="00753BC4" w:rsidRDefault="00BE3C42" w:rsidP="008D69EB">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w:t>
      </w:r>
      <w:r w:rsidR="00EC1135">
        <w:rPr>
          <w:rFonts w:ascii="Arial" w:hAnsi="Arial" w:cs="Arial"/>
        </w:rPr>
        <w:t xml:space="preserve">To calculate this import risk for 2050, we multiplied the import flow of crops dependent on animal pollination from each producing country (as a </w:t>
      </w:r>
      <w:r w:rsidR="00A153B0">
        <w:rPr>
          <w:rFonts w:ascii="Arial" w:hAnsi="Arial" w:cs="Arial"/>
        </w:rPr>
        <w:t>proportion</w:t>
      </w:r>
      <w:r w:rsidR="00EC1135">
        <w:rPr>
          <w:rFonts w:ascii="Arial" w:hAnsi="Arial" w:cs="Arial"/>
        </w:rPr>
        <w:t xml:space="preserve"> of the total imported from all producers) by the total production at risk across all cells in the exporting country in 2050. For each importer, we summed this value across all exporters. </w:t>
      </w:r>
      <w:r w:rsidR="008D69EB">
        <w:rPr>
          <w:rFonts w:ascii="Arial" w:hAnsi="Arial" w:cs="Arial"/>
        </w:rPr>
        <w:t>Import risk for a given importer country (</w:t>
      </w:r>
      <w:r w:rsidR="008D69EB" w:rsidRPr="00753BC4">
        <w:rPr>
          <w:rFonts w:ascii="Arial" w:hAnsi="Arial" w:cs="Arial"/>
          <w:i/>
          <w:iCs/>
        </w:rPr>
        <w:t>I</w:t>
      </w:r>
      <w:r w:rsidR="008D69EB">
        <w:rPr>
          <w:rFonts w:ascii="Arial" w:hAnsi="Arial" w:cs="Arial"/>
        </w:rPr>
        <w:t>) at a given time (</w:t>
      </w:r>
      <w:proofErr w:type="spellStart"/>
      <w:r w:rsidR="008D69EB" w:rsidRPr="00EC6C81">
        <w:rPr>
          <w:rFonts w:ascii="Arial" w:hAnsi="Arial" w:cs="Arial"/>
          <w:i/>
          <w:iCs/>
        </w:rPr>
        <w:t>ImportRisk</w:t>
      </w:r>
      <w:r w:rsidR="008D69EB" w:rsidRPr="00EC6C81">
        <w:rPr>
          <w:rFonts w:ascii="Arial" w:hAnsi="Arial" w:cs="Arial"/>
          <w:i/>
          <w:iCs/>
          <w:vertAlign w:val="subscript"/>
        </w:rPr>
        <w:t>t</w:t>
      </w:r>
      <w:r w:rsidR="008D69EB">
        <w:rPr>
          <w:rFonts w:ascii="Arial" w:hAnsi="Arial" w:cs="Arial"/>
          <w:i/>
          <w:iCs/>
          <w:vertAlign w:val="subscript"/>
        </w:rPr>
        <w:t>I</w:t>
      </w:r>
      <w:proofErr w:type="spellEnd"/>
      <w:r w:rsidR="008D69EB">
        <w:rPr>
          <w:rFonts w:ascii="Arial" w:hAnsi="Arial" w:cs="Arial"/>
          <w:i/>
          <w:iCs/>
        </w:rPr>
        <w:t xml:space="preserve">) </w:t>
      </w:r>
      <w:r w:rsidR="008D69EB" w:rsidRPr="00EC6C81">
        <w:rPr>
          <w:rFonts w:ascii="Arial" w:hAnsi="Arial" w:cs="Arial"/>
        </w:rPr>
        <w:t xml:space="preserve">is </w:t>
      </w:r>
      <w:r w:rsidR="00EC1135">
        <w:rPr>
          <w:rFonts w:ascii="Arial" w:hAnsi="Arial" w:cs="Arial"/>
        </w:rPr>
        <w:t xml:space="preserve">therefore </w:t>
      </w:r>
      <w:r w:rsidR="008D69EB" w:rsidRPr="00EC6C81">
        <w:rPr>
          <w:rFonts w:ascii="Arial" w:hAnsi="Arial" w:cs="Arial"/>
        </w:rPr>
        <w:t>calculated as</w:t>
      </w:r>
      <w:r w:rsidR="008D69EB">
        <w:rPr>
          <w:rFonts w:ascii="Arial" w:hAnsi="Arial" w:cs="Arial"/>
          <w:i/>
          <w:iCs/>
        </w:rPr>
        <w:t xml:space="preserve"> </w:t>
      </w:r>
    </w:p>
    <w:p w14:paraId="69426F1E" w14:textId="77777777" w:rsidR="008D69EB" w:rsidRDefault="00000000" w:rsidP="008D69EB">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E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E= </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sup>
            <m:e>
              <m:sSub>
                <m:sSubPr>
                  <m:ctrlPr>
                    <w:rPr>
                      <w:rFonts w:ascii="Cambria Math" w:hAnsi="Cambria Math" w:cs="Arial"/>
                      <w:i/>
                    </w:rPr>
                  </m:ctrlPr>
                </m:sSubPr>
                <m:e>
                  <m:r>
                    <w:rPr>
                      <w:rFonts w:ascii="Cambria Math" w:hAnsi="Cambria Math" w:cs="Arial"/>
                    </w:rPr>
                    <m:t>ProdRisk</m:t>
                  </m:r>
                </m:e>
                <m:sub>
                  <m:r>
                    <w:rPr>
                      <w:rFonts w:ascii="Cambria Math" w:hAnsi="Cambria Math" w:cs="Arial"/>
                    </w:rPr>
                    <m:t>tE</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E</m:t>
                  </m:r>
                </m:sub>
              </m:sSub>
            </m:e>
          </m:nary>
        </m:oMath>
      </m:oMathPara>
    </w:p>
    <w:p w14:paraId="34ADC9A3" w14:textId="1F05AD39" w:rsidR="008D69EB" w:rsidRDefault="008D69EB" w:rsidP="008D69EB">
      <w:pPr>
        <w:spacing w:line="480" w:lineRule="auto"/>
        <w:jc w:val="both"/>
        <w:rPr>
          <w:rFonts w:ascii="Arial" w:hAnsi="Arial" w:cs="Arial"/>
        </w:rPr>
      </w:pPr>
      <w:r>
        <w:rPr>
          <w:rFonts w:ascii="Arial" w:hAnsi="Arial" w:cs="Arial"/>
        </w:rPr>
        <w:t xml:space="preserve">where </w:t>
      </w:r>
      <w:r>
        <w:rPr>
          <w:rFonts w:ascii="Arial" w:hAnsi="Arial" w:cs="Arial"/>
          <w:i/>
          <w:iCs/>
        </w:rPr>
        <w:t>P</w:t>
      </w:r>
      <w:r w:rsidRPr="004519D7">
        <w:rPr>
          <w:rFonts w:ascii="Arial" w:hAnsi="Arial" w:cs="Arial"/>
          <w:i/>
          <w:iCs/>
          <w:vertAlign w:val="subscript"/>
        </w:rPr>
        <w:t>E</w:t>
      </w:r>
      <w:r>
        <w:rPr>
          <w:rFonts w:ascii="Arial" w:hAnsi="Arial" w:cs="Arial"/>
        </w:rPr>
        <w:t xml:space="preserve"> is the proportional flow between country </w:t>
      </w:r>
      <w:r w:rsidRPr="004519D7">
        <w:rPr>
          <w:rFonts w:ascii="Arial" w:hAnsi="Arial" w:cs="Arial"/>
          <w:i/>
          <w:iCs/>
        </w:rPr>
        <w:t>E</w:t>
      </w:r>
      <w:r>
        <w:rPr>
          <w:rFonts w:ascii="Arial" w:hAnsi="Arial" w:cs="Arial"/>
        </w:rPr>
        <w:t xml:space="preserve"> and </w:t>
      </w:r>
      <w:r w:rsidRPr="004519D7">
        <w:rPr>
          <w:rFonts w:ascii="Arial" w:hAnsi="Arial" w:cs="Arial"/>
          <w:i/>
          <w:iCs/>
        </w:rPr>
        <w:t>I</w:t>
      </w:r>
      <w:r>
        <w:rPr>
          <w:rFonts w:ascii="Arial" w:hAnsi="Arial" w:cs="Arial"/>
        </w:rPr>
        <w:t xml:space="preserve"> and </w:t>
      </w:r>
      <w:r w:rsidRPr="004519D7">
        <w:rPr>
          <w:rFonts w:ascii="Arial" w:hAnsi="Arial" w:cs="Arial"/>
          <w:i/>
          <w:iCs/>
        </w:rPr>
        <w:t>N</w:t>
      </w:r>
      <w:r w:rsidRPr="004519D7">
        <w:rPr>
          <w:rFonts w:ascii="Arial" w:hAnsi="Arial" w:cs="Arial"/>
          <w:i/>
          <w:iCs/>
          <w:vertAlign w:val="subscript"/>
        </w:rPr>
        <w:t>E</w:t>
      </w:r>
      <w:r>
        <w:rPr>
          <w:rFonts w:ascii="Arial" w:hAnsi="Arial" w:cs="Arial"/>
        </w:rPr>
        <w:t xml:space="preserve"> is the total number of exporters to country </w:t>
      </w:r>
      <w:r w:rsidRPr="004519D7">
        <w:rPr>
          <w:rFonts w:ascii="Arial" w:hAnsi="Arial" w:cs="Arial"/>
          <w:i/>
          <w:iCs/>
        </w:rPr>
        <w:t>I</w:t>
      </w:r>
      <w:r>
        <w:rPr>
          <w:rFonts w:ascii="Arial" w:hAnsi="Arial" w:cs="Arial"/>
          <w:i/>
          <w:iCs/>
        </w:rPr>
        <w:t xml:space="preserve">. </w:t>
      </w:r>
      <w:r w:rsidRPr="004519D7">
        <w:rPr>
          <w:rFonts w:ascii="Arial" w:hAnsi="Arial" w:cs="Arial"/>
        </w:rPr>
        <w:t>So for example</w:t>
      </w:r>
      <w:r>
        <w:rPr>
          <w:rFonts w:ascii="Arial" w:hAnsi="Arial" w:cs="Arial"/>
        </w:rPr>
        <w:t xml:space="preserve">, </w:t>
      </w:r>
      <w:r w:rsidR="00EC1135">
        <w:rPr>
          <w:rFonts w:ascii="Arial" w:hAnsi="Arial" w:cs="Arial"/>
        </w:rPr>
        <w:t>if</w:t>
      </w:r>
      <w:r>
        <w:rPr>
          <w:rFonts w:ascii="Arial" w:hAnsi="Arial" w:cs="Arial"/>
        </w:rPr>
        <w:t xml:space="preserve"> one importer receives 20% of one countries exports, 20% of another, and 10% of a third, and each of those countries has a local production risk at time</w:t>
      </w:r>
      <w:r w:rsidRPr="008D69EB">
        <w:rPr>
          <w:rFonts w:ascii="Arial" w:hAnsi="Arial" w:cs="Arial"/>
          <w:i/>
          <w:iCs/>
        </w:rPr>
        <w:t xml:space="preserve"> t</w:t>
      </w:r>
      <w:r>
        <w:rPr>
          <w:rFonts w:ascii="Arial" w:hAnsi="Arial" w:cs="Arial"/>
        </w:rPr>
        <w:t xml:space="preserve"> of 100 tonnes, 200 tonnes, and 500 tonnes, </w:t>
      </w:r>
      <w:proofErr w:type="spellStart"/>
      <w:r w:rsidRPr="00EC6C81">
        <w:rPr>
          <w:rFonts w:ascii="Arial" w:hAnsi="Arial" w:cs="Arial"/>
          <w:i/>
          <w:iCs/>
        </w:rPr>
        <w:t>ImportRisk</w:t>
      </w:r>
      <w:r w:rsidRPr="00EC6C81">
        <w:rPr>
          <w:rFonts w:ascii="Arial" w:hAnsi="Arial" w:cs="Arial"/>
          <w:i/>
          <w:iCs/>
          <w:vertAlign w:val="subscript"/>
        </w:rPr>
        <w:t>t</w:t>
      </w:r>
      <w:r>
        <w:rPr>
          <w:rFonts w:ascii="Arial" w:hAnsi="Arial" w:cs="Arial"/>
          <w:i/>
          <w:iCs/>
          <w:vertAlign w:val="subscript"/>
        </w:rPr>
        <w:t>I</w:t>
      </w:r>
      <w:proofErr w:type="spellEnd"/>
      <w:r>
        <w:rPr>
          <w:rFonts w:ascii="Arial" w:hAnsi="Arial" w:cs="Arial"/>
          <w:i/>
          <w:iCs/>
          <w:vertAlign w:val="subscript"/>
        </w:rPr>
        <w:t xml:space="preserve"> </w:t>
      </w:r>
      <w:r w:rsidRPr="008D69EB">
        <w:rPr>
          <w:rFonts w:ascii="Arial" w:hAnsi="Arial" w:cs="Arial"/>
        </w:rPr>
        <w:t>will be</w:t>
      </w:r>
    </w:p>
    <w:p w14:paraId="6F3D392C" w14:textId="44C0489F" w:rsidR="008D69EB" w:rsidRPr="00EC1135" w:rsidRDefault="008D69EB" w:rsidP="00EC1135">
      <w:pPr>
        <w:jc w:val="both"/>
        <w:rPr>
          <w:rFonts w:ascii="Arial" w:hAnsi="Arial" w:cs="Arial"/>
        </w:rPr>
      </w:pPr>
      <w:r>
        <w:rPr>
          <w:rFonts w:ascii="Arial" w:hAnsi="Arial" w:cs="Arial"/>
        </w:rPr>
        <w:br/>
      </w: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 (100*0.2)+</m:t>
          </m:r>
          <m:d>
            <m:dPr>
              <m:ctrlPr>
                <w:rPr>
                  <w:rFonts w:ascii="Cambria Math" w:hAnsi="Cambria Math" w:cs="Arial"/>
                  <w:i/>
                </w:rPr>
              </m:ctrlPr>
            </m:dPr>
            <m:e>
              <m:r>
                <w:rPr>
                  <w:rFonts w:ascii="Cambria Math" w:hAnsi="Cambria Math" w:cs="Arial"/>
                </w:rPr>
                <m:t>200*0.2</m:t>
              </m:r>
            </m:e>
          </m:d>
          <m:r>
            <w:rPr>
              <w:rFonts w:ascii="Cambria Math" w:hAnsi="Cambria Math" w:cs="Arial"/>
            </w:rPr>
            <m:t>+(500*0.1)</m:t>
          </m:r>
        </m:oMath>
      </m:oMathPara>
    </w:p>
    <w:p w14:paraId="1FAED0CF" w14:textId="77777777" w:rsidR="00EC1135" w:rsidRDefault="00EC1135" w:rsidP="00EC1135">
      <w:pPr>
        <w:jc w:val="both"/>
        <w:rPr>
          <w:rFonts w:ascii="Arial" w:hAnsi="Arial" w:cs="Arial"/>
        </w:rPr>
      </w:pPr>
    </w:p>
    <w:p w14:paraId="18187BCA" w14:textId="5E1619AE" w:rsidR="00EC1135" w:rsidRPr="00D03DC8" w:rsidRDefault="00A94D69" w:rsidP="00D03DC8">
      <w:pPr>
        <w:spacing w:line="480" w:lineRule="auto"/>
        <w:jc w:val="both"/>
        <w:rPr>
          <w:rFonts w:ascii="Arial" w:hAnsi="Arial" w:cs="Arial"/>
        </w:rPr>
      </w:pPr>
      <w:r>
        <w:rPr>
          <w:rFonts w:ascii="Arial" w:hAnsi="Arial" w:cs="Arial"/>
        </w:rPr>
        <w:lastRenderedPageBreak/>
        <w:t xml:space="preserve">We defined this value as the overall import risk, which we then </w:t>
      </w:r>
      <w:r w:rsidR="00906F80">
        <w:rPr>
          <w:rFonts w:ascii="Arial" w:hAnsi="Arial" w:cs="Arial"/>
        </w:rPr>
        <w:t>divided by total</w:t>
      </w:r>
      <w:r>
        <w:rPr>
          <w:rFonts w:ascii="Arial" w:hAnsi="Arial" w:cs="Arial"/>
        </w:rPr>
        <w:t xml:space="preserve"> population size </w:t>
      </w:r>
      <w:r w:rsidR="002B16E3">
        <w:rPr>
          <w:rFonts w:ascii="Arial" w:hAnsi="Arial" w:cs="Arial"/>
        </w:rPr>
        <w:t xml:space="preserve">of each country </w:t>
      </w:r>
      <w:r>
        <w:rPr>
          <w:rFonts w:ascii="Arial" w:hAnsi="Arial" w:cs="Arial"/>
        </w:rPr>
        <w:t>to give a per</w:t>
      </w:r>
      <w:r w:rsidR="00906F80">
        <w:rPr>
          <w:rFonts w:ascii="Arial" w:hAnsi="Arial" w:cs="Arial"/>
        </w:rPr>
        <w:t>-</w:t>
      </w:r>
      <w:r>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182C4782"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60B5E1BE"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3280895A"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1DE93B11"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6758B013"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37C06C4F"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07EA71B9"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121F1A1D"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115BAB78"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665BDABA"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5AD51124"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73DBE80A"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002AEF45"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0213DB76"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2479EF3E"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5786B2AA" w14:textId="4ED6E0C6" w:rsidR="001C47DE" w:rsidRDefault="007F00BA" w:rsidP="001C47DE">
      <w:pPr>
        <w:tabs>
          <w:tab w:val="right" w:pos="9026"/>
        </w:tabs>
        <w:spacing w:line="480" w:lineRule="auto"/>
        <w:jc w:val="both"/>
        <w:rPr>
          <w:rFonts w:ascii="Arial" w:hAnsi="Arial" w:cs="Arial"/>
          <w:b/>
          <w:bCs/>
          <w:sz w:val="28"/>
          <w:szCs w:val="28"/>
        </w:rPr>
      </w:pPr>
      <w:r w:rsidRPr="00BA4758">
        <w:rPr>
          <w:rFonts w:ascii="Arial" w:hAnsi="Arial" w:cs="Arial"/>
          <w:b/>
          <w:bCs/>
          <w:sz w:val="28"/>
          <w:szCs w:val="28"/>
        </w:rPr>
        <w:lastRenderedPageBreak/>
        <w:t>Supplementary Figures</w:t>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175A8E46" w14:textId="7214A4F6" w:rsidR="004C4AA0" w:rsidRDefault="007A49F8" w:rsidP="007A49F8">
      <w:r>
        <w:rPr>
          <w:noProof/>
        </w:rPr>
        <w:lastRenderedPageBreak/>
        <w:drawing>
          <wp:anchor distT="0" distB="0" distL="114300" distR="114300" simplePos="0" relativeHeight="251703296" behindDoc="1" locked="0" layoutInCell="1" allowOverlap="1" wp14:anchorId="37022CC2" wp14:editId="52E68F4F">
            <wp:simplePos x="0" y="0"/>
            <wp:positionH relativeFrom="margin">
              <wp:align>center</wp:align>
            </wp:positionH>
            <wp:positionV relativeFrom="paragraph">
              <wp:posOffset>0</wp:posOffset>
            </wp:positionV>
            <wp:extent cx="6373495" cy="4515485"/>
            <wp:effectExtent l="0" t="0" r="8255" b="0"/>
            <wp:wrapTight wrapText="bothSides">
              <wp:wrapPolygon edited="0">
                <wp:start x="0" y="0"/>
                <wp:lineTo x="0" y="21506"/>
                <wp:lineTo x="21563" y="21506"/>
                <wp:lineTo x="21563" y="0"/>
                <wp:lineTo x="0" y="0"/>
              </wp:wrapPolygon>
            </wp:wrapTight>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73495" cy="4515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lastRenderedPageBreak/>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0097061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5 years previous to each PREDICTS site that have a temperature of at least 10°C, and then calculating the STA for only this set of months in the baseline, as in the approach used in </w:t>
      </w:r>
      <w:r w:rsidR="003B56F8">
        <w:rPr>
          <w:rFonts w:ascii="Arial" w:hAnsi="Arial" w:cs="Arial"/>
        </w:rPr>
        <w:fldChar w:fldCharType="begin"/>
      </w:r>
      <w:r w:rsidR="003B56F8">
        <w:rPr>
          <w:rFonts w:ascii="Arial" w:hAnsi="Arial" w:cs="Arial"/>
        </w:rPr>
        <w:instrText xml:space="preserve"> ADDIN ZOTERO_ITEM CSL_CITATION {"citationID":"RIGKfojd","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3B56F8" w:rsidRPr="00784885">
        <w:rPr>
          <w:rFonts w:ascii="Arial" w:hAnsi="Arial" w:cs="Arial"/>
          <w:szCs w:val="24"/>
        </w:rPr>
        <w:t>(</w:t>
      </w:r>
      <w:r w:rsidR="003B56F8" w:rsidRPr="00784885">
        <w:rPr>
          <w:rFonts w:ascii="Arial" w:hAnsi="Arial" w:cs="Arial"/>
          <w:i/>
          <w:iCs/>
          <w:szCs w:val="24"/>
        </w:rPr>
        <w:t>8</w:t>
      </w:r>
      <w:r w:rsidR="003B56F8" w:rsidRPr="00784885">
        <w:rPr>
          <w:rFonts w:ascii="Arial" w:hAnsi="Arial" w:cs="Arial"/>
          <w:szCs w:val="24"/>
        </w:rPr>
        <w:t>)</w:t>
      </w:r>
      <w:r w:rsidR="003B56F8">
        <w:rPr>
          <w:rFonts w:ascii="Arial" w:hAnsi="Arial" w:cs="Arial"/>
        </w:rPr>
        <w:fldChar w:fldCharType="end"/>
      </w:r>
      <w:r w:rsidR="003B56F8">
        <w:rPr>
          <w:rFonts w:ascii="Arial" w:hAnsi="Arial" w:cs="Arial"/>
        </w:rPr>
        <w:t>) (i.e. ‘PREDICTS site’ calculation, black dots)</w:t>
      </w:r>
      <w:r>
        <w:rPr>
          <w:rFonts w:ascii="Arial" w:hAnsi="Arial" w:cs="Arial"/>
        </w:rPr>
        <w:t>.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lastRenderedPageBreak/>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1F244E5D" w:rsidR="004C4AA0" w:rsidRDefault="004C4AA0" w:rsidP="004C4AA0">
      <w:pPr>
        <w:spacing w:line="480" w:lineRule="auto"/>
        <w:jc w:val="both"/>
        <w:rPr>
          <w:rFonts w:ascii="Arial" w:hAnsi="Arial" w:cs="Arial"/>
        </w:rPr>
      </w:pP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w:t>
      </w:r>
      <w:r w:rsidR="00E555D6">
        <w:rPr>
          <w:rFonts w:ascii="Arial" w:hAnsi="Arial" w:cs="Arial"/>
        </w:rPr>
        <w:t xml:space="preserve">general circulation </w:t>
      </w:r>
      <w:r w:rsidRPr="00DD0175">
        <w:rPr>
          <w:rFonts w:ascii="Arial" w:hAnsi="Arial" w:cs="Arial"/>
        </w:rPr>
        <w:t>climate models, or dropping each climate model in turn</w:t>
      </w:r>
      <w:r w:rsidR="00E555D6">
        <w:rPr>
          <w:rFonts w:ascii="Arial" w:hAnsi="Arial" w:cs="Arial"/>
        </w:rPr>
        <w:t xml:space="preserve"> (GFDL, HadGEM2, IPSL, and MIROC5)</w:t>
      </w:r>
      <w:r w:rsidRPr="00DD0175">
        <w:rPr>
          <w:rFonts w:ascii="Arial" w:hAnsi="Arial" w:cs="Arial"/>
        </w:rPr>
        <w:t xml:space="preserve">. </w:t>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lastRenderedPageBreak/>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maximum sampled </w:t>
      </w:r>
      <w:r w:rsidRPr="009A402B">
        <w:rPr>
          <w:rFonts w:ascii="Arial" w:hAnsi="Arial" w:cs="Arial"/>
        </w:rPr>
        <w:t xml:space="preserve">STA </w:t>
      </w:r>
      <w:r>
        <w:rPr>
          <w:rFonts w:ascii="Arial" w:hAnsi="Arial" w:cs="Arial"/>
        </w:rPr>
        <w:t xml:space="preserve">value </w:t>
      </w:r>
      <w:r w:rsidRPr="009A402B">
        <w:rPr>
          <w:rFonts w:ascii="Arial" w:hAnsi="Arial" w:cs="Arial"/>
        </w:rPr>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lastRenderedPageBreak/>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507CB263"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Pr>
          <w:rFonts w:ascii="Arial" w:hAnsi="Arial" w:cs="Arial"/>
        </w:rPr>
        <w:instrText xml:space="preserve"> ADDIN ZOTERO_ITEM CSL_CITATION {"citationID":"fPDfeyr4","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7E4A143" w14:textId="41B8EB70" w:rsidR="003C2D30" w:rsidRPr="00C617F1" w:rsidRDefault="00C617F1" w:rsidP="00C617F1">
      <w:pPr>
        <w:spacing w:line="480" w:lineRule="auto"/>
        <w:jc w:val="both"/>
        <w:rPr>
          <w:rFonts w:ascii="Arial" w:hAnsi="Arial" w:cs="Arial"/>
        </w:rPr>
      </w:pPr>
      <w:r>
        <w:rPr>
          <w:noProof/>
        </w:rPr>
        <w:lastRenderedPageBreak/>
        <w:drawing>
          <wp:anchor distT="0" distB="0" distL="114300" distR="114300" simplePos="0" relativeHeight="251702272" behindDoc="1" locked="0" layoutInCell="1" allowOverlap="1" wp14:anchorId="67AF0161" wp14:editId="08ACC9CE">
            <wp:simplePos x="0" y="0"/>
            <wp:positionH relativeFrom="margin">
              <wp:align>center</wp:align>
            </wp:positionH>
            <wp:positionV relativeFrom="paragraph">
              <wp:posOffset>0</wp:posOffset>
            </wp:positionV>
            <wp:extent cx="5394325" cy="4108450"/>
            <wp:effectExtent l="0" t="0" r="0" b="6350"/>
            <wp:wrapTight wrapText="bothSides">
              <wp:wrapPolygon edited="0">
                <wp:start x="0" y="0"/>
                <wp:lineTo x="0" y="21533"/>
                <wp:lineTo x="21511" y="21533"/>
                <wp:lineTo x="21511" y="0"/>
                <wp:lineTo x="0" y="0"/>
              </wp:wrapPolygon>
            </wp:wrapTight>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892" r="13234"/>
                    <a:stretch/>
                  </pic:blipFill>
                  <pic:spPr bwMode="auto">
                    <a:xfrm>
                      <a:off x="0" y="0"/>
                      <a:ext cx="5394325" cy="4108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C2D30" w:rsidRPr="009A402B">
        <w:rPr>
          <w:rFonts w:ascii="Arial" w:hAnsi="Arial" w:cs="Arial"/>
          <w:b/>
          <w:bCs/>
        </w:rPr>
        <w:t>Fig</w:t>
      </w:r>
      <w:r w:rsidR="003C2D30">
        <w:rPr>
          <w:rFonts w:ascii="Arial" w:hAnsi="Arial" w:cs="Arial"/>
          <w:b/>
          <w:bCs/>
        </w:rPr>
        <w:t>ure</w:t>
      </w:r>
      <w:r w:rsidR="003C2D30" w:rsidRPr="009A402B">
        <w:rPr>
          <w:rFonts w:ascii="Arial" w:hAnsi="Arial" w:cs="Arial"/>
          <w:b/>
          <w:bCs/>
        </w:rPr>
        <w:t xml:space="preserve"> S</w:t>
      </w:r>
      <w:r w:rsidR="003C2D30">
        <w:rPr>
          <w:rFonts w:ascii="Arial" w:hAnsi="Arial" w:cs="Arial"/>
          <w:b/>
          <w:bCs/>
        </w:rPr>
        <w:t>7</w:t>
      </w:r>
      <w:r w:rsidR="003C2D30">
        <w:rPr>
          <w:rFonts w:ascii="Arial" w:hAnsi="Arial" w:cs="Arial"/>
        </w:rPr>
        <w:t xml:space="preserve">. Sensitivity of projected crop production risk to the assumed relationship between pollinator abundance and production risk. Assumed relationships (shown in A)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149E760C" w:rsidR="00273FEA" w:rsidRPr="00D8108D" w:rsidRDefault="00273FEA" w:rsidP="00273FEA">
      <w:pPr>
        <w:tabs>
          <w:tab w:val="left" w:pos="2670"/>
        </w:tabs>
        <w:spacing w:line="480" w:lineRule="auto"/>
        <w:jc w:val="both"/>
      </w:pPr>
      <w:r>
        <w:rPr>
          <w:noProof/>
        </w:rPr>
        <w:lastRenderedPageBreak/>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WlvCdi","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8</w:t>
      </w:r>
      <w:r w:rsidRPr="008C11BF">
        <w:rPr>
          <w:rFonts w:ascii="Arial" w:hAnsi="Arial" w:cs="Arial"/>
          <w:szCs w:val="24"/>
        </w:rPr>
        <w:t>)</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Pr>
          <w:rFonts w:ascii="Arial" w:hAnsi="Arial" w:cs="Arial"/>
        </w:rPr>
        <w:instrText xml:space="preserve"> ADDIN ZOTERO_ITEM CSL_CITATION {"citationID":"q69Tc9e3","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2</w:t>
      </w:r>
      <w:r w:rsidRPr="008C11BF">
        <w:rPr>
          <w:rFonts w:ascii="Arial" w:hAnsi="Arial" w:cs="Arial"/>
          <w:szCs w:val="24"/>
        </w:rPr>
        <w:t>)</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rsidSect="003C0E9B">
          <w:footerReference w:type="default" r:id="rId17"/>
          <w:pgSz w:w="11906" w:h="16838"/>
          <w:pgMar w:top="1440" w:right="1440" w:bottom="1440" w:left="1440" w:header="708" w:footer="708" w:gutter="0"/>
          <w:lnNumType w:countBy="1" w:restart="continuous"/>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3C0E9B">
          <w:pgSz w:w="16838" w:h="11906" w:orient="landscape"/>
          <w:pgMar w:top="1440" w:right="1440" w:bottom="1440" w:left="1440" w:header="709" w:footer="709" w:gutter="0"/>
          <w:lnNumType w:countBy="1" w:restart="continuous"/>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9).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6FFCDAB7"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2"/>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p8ev85I9","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hoSx8a2","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2</w:t>
      </w:r>
      <w:r w:rsidRPr="00A54660">
        <w:rPr>
          <w:rFonts w:ascii="Arial" w:hAnsi="Arial" w:cs="Arial"/>
          <w:szCs w:val="24"/>
        </w:rPr>
        <w:t>)</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37217CC4"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 in 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 risk is the difference in overall risk between the start and the end of the series. Point size here represents the total value of the pollination dependent production in that country </w:t>
      </w:r>
      <w:r w:rsidR="00F7410F">
        <w:rPr>
          <w:rFonts w:ascii="Arial" w:hAnsi="Arial" w:cs="Arial"/>
        </w:rPr>
        <w:t xml:space="preserve">as a proportion of </w:t>
      </w:r>
      <w:r w:rsidR="00DC48D2" w:rsidRPr="005E6CE7">
        <w:rPr>
          <w:rFonts w:ascii="Arial" w:hAnsi="Arial" w:cs="Arial"/>
        </w:rPr>
        <w:t xml:space="preserve">GDP, calculated from the product of total pollination dependent production per annum according to </w:t>
      </w:r>
      <w:r w:rsidR="005E6CE7">
        <w:rPr>
          <w:rFonts w:ascii="Arial" w:hAnsi="Arial" w:cs="Arial"/>
        </w:rPr>
        <w:fldChar w:fldCharType="begin"/>
      </w:r>
      <w:r w:rsidR="005E6CE7">
        <w:rPr>
          <w:rFonts w:ascii="Arial" w:hAnsi="Arial" w:cs="Arial"/>
        </w:rPr>
        <w:instrText xml:space="preserve"> ADDIN ZOTERO_ITEM CSL_CITATION {"citationID":"9EiCZarV","properties":{"formattedCitation":"({\\i{}18})","plainCitation":"(18)","noteIndex":0},"citationItems":[{"id":129,"uris":["http://zotero.org/users/local/TpgerZcW/items/MTD48L5N"],"itemData":{"id":129,"type":"article-journal","abstract":"Croplands cover </w:instrText>
      </w:r>
      <w:r w:rsidR="005E6CE7">
        <w:rPr>
          <w:rFonts w:ascii="Cambria Math" w:hAnsi="Cambria Math" w:cs="Cambria Math"/>
        </w:rPr>
        <w:instrText>∼</w:instrText>
      </w:r>
      <w:r w:rsidR="005E6CE7">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5E6CE7">
        <w:rPr>
          <w:rFonts w:ascii="Cambria Math" w:hAnsi="Cambria Math" w:cs="Cambria Math"/>
        </w:rPr>
        <w:instrText>∼</w:instrText>
      </w:r>
      <w:r w:rsidR="005E6CE7">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8</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5E6CE7">
        <w:rPr>
          <w:rFonts w:ascii="Arial" w:hAnsi="Arial" w:cs="Arial"/>
        </w:rPr>
        <w:instrText xml:space="preserve"> ADDIN ZOTERO_ITEM CSL_CITATION {"citationID":"5SAyclnB","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2</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 xml:space="preserve">the per tonne value of each crop </w:t>
      </w:r>
      <w:r w:rsidR="005E6CE7">
        <w:rPr>
          <w:rFonts w:ascii="Arial" w:hAnsi="Arial" w:cs="Arial"/>
        </w:rPr>
        <w:fldChar w:fldCharType="begin"/>
      </w:r>
      <w:r w:rsidR="003B20A8">
        <w:rPr>
          <w:rFonts w:ascii="Arial" w:hAnsi="Arial" w:cs="Arial"/>
        </w:rPr>
        <w:instrText xml:space="preserve"> ADDIN ZOTERO_ITEM CSL_CITATION {"citationID":"VLAEttSc","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5E6CE7">
        <w:rPr>
          <w:rFonts w:ascii="Arial" w:hAnsi="Arial" w:cs="Arial"/>
        </w:rPr>
        <w:fldChar w:fldCharType="end"/>
      </w:r>
      <w:r w:rsidR="00DC48D2" w:rsidRPr="005E6CE7">
        <w:rPr>
          <w:rFonts w:ascii="Arial" w:hAnsi="Arial" w:cs="Arial"/>
        </w:rPr>
        <w:t xml:space="preserve">. Colour represents the geographic region of each country, distinguishing between 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xml:space="preserve">, North America;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2D081F0B"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 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 for all spatial cells in which that crop appears, whilst change in risk is the difference in overall risk between the start and the end of the series. Point size represents an estimation of the per tonne value of each crop for the years 2015-2019, calculated from </w:t>
      </w:r>
      <w:r w:rsidR="00FC0CD9">
        <w:rPr>
          <w:rFonts w:ascii="Arial" w:hAnsi="Arial" w:cs="Arial"/>
        </w:rPr>
        <w:fldChar w:fldCharType="begin"/>
      </w:r>
      <w:r w:rsidR="003B20A8">
        <w:rPr>
          <w:rFonts w:ascii="Arial" w:hAnsi="Arial" w:cs="Arial"/>
        </w:rPr>
        <w:instrText xml:space="preserve"> ADDIN ZOTERO_ITEM CSL_CITATION {"citationID":"T1YEct3b","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FC0CD9">
        <w:rPr>
          <w:rFonts w:ascii="Arial" w:hAnsi="Arial" w:cs="Arial"/>
        </w:rPr>
        <w:fldChar w:fldCharType="end"/>
      </w:r>
      <w:r w:rsidR="00FC0CD9">
        <w:rPr>
          <w:rFonts w:ascii="Arial" w:hAnsi="Arial" w:cs="Arial"/>
        </w:rPr>
        <w:t>.</w:t>
      </w:r>
    </w:p>
    <w:p w14:paraId="0042AB3B" w14:textId="020475A9" w:rsidR="003F5AB2" w:rsidRDefault="003F5AB2" w:rsidP="00083270"/>
    <w:p w14:paraId="00227A50" w14:textId="45BAFF18" w:rsidR="00C745FC" w:rsidRDefault="00C745FC" w:rsidP="00083270"/>
    <w:p w14:paraId="31D916C1" w14:textId="704AA7ED" w:rsidR="00C745FC" w:rsidRDefault="00C745FC" w:rsidP="00083270"/>
    <w:p w14:paraId="7B1929AD" w14:textId="0F60D859" w:rsidR="00C745FC" w:rsidRDefault="00C745FC" w:rsidP="00083270"/>
    <w:p w14:paraId="1158839C" w14:textId="0BBDB0C5" w:rsidR="00C745FC" w:rsidRDefault="00C745FC" w:rsidP="00083270"/>
    <w:p w14:paraId="073338C8" w14:textId="53160182" w:rsidR="00C745FC" w:rsidRDefault="00C745FC" w:rsidP="00083270"/>
    <w:p w14:paraId="0E44C28E" w14:textId="7EE86B64" w:rsidR="00C745FC" w:rsidRDefault="00C745FC" w:rsidP="00083270"/>
    <w:p w14:paraId="356CE92B" w14:textId="2E39EA9E" w:rsidR="00C745FC" w:rsidRDefault="00C745FC" w:rsidP="00083270"/>
    <w:p w14:paraId="7EEA7A9F" w14:textId="53EF2B7F" w:rsidR="00C745FC" w:rsidRPr="00C745FC" w:rsidRDefault="00C745FC" w:rsidP="00C745FC">
      <w:pPr>
        <w:spacing w:line="480" w:lineRule="auto"/>
        <w:rPr>
          <w:rFonts w:ascii="Arial" w:hAnsi="Arial" w:cs="Arial"/>
          <w:b/>
          <w:bCs/>
        </w:rPr>
      </w:pPr>
      <w:r w:rsidRPr="00C745FC">
        <w:rPr>
          <w:rFonts w:ascii="Arial" w:hAnsi="Arial" w:cs="Arial"/>
          <w:b/>
          <w:bCs/>
          <w:noProof/>
        </w:rPr>
        <w:drawing>
          <wp:anchor distT="0" distB="0" distL="114300" distR="114300" simplePos="0" relativeHeight="251701248" behindDoc="1" locked="0" layoutInCell="1" allowOverlap="1" wp14:anchorId="42F1FA22" wp14:editId="598648D1">
            <wp:simplePos x="0" y="0"/>
            <wp:positionH relativeFrom="column">
              <wp:posOffset>0</wp:posOffset>
            </wp:positionH>
            <wp:positionV relativeFrom="paragraph">
              <wp:posOffset>635</wp:posOffset>
            </wp:positionV>
            <wp:extent cx="5731510" cy="4304665"/>
            <wp:effectExtent l="0" t="0" r="2540" b="635"/>
            <wp:wrapTight wrapText="bothSides">
              <wp:wrapPolygon edited="0">
                <wp:start x="0" y="0"/>
                <wp:lineTo x="0" y="21508"/>
                <wp:lineTo x="21538" y="21508"/>
                <wp:lineTo x="21538"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3046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45FC">
        <w:rPr>
          <w:rFonts w:ascii="Arial" w:hAnsi="Arial" w:cs="Arial"/>
          <w:b/>
          <w:bCs/>
        </w:rPr>
        <w:t>Figure S14.</w:t>
      </w:r>
      <w:r>
        <w:rPr>
          <w:rFonts w:ascii="Arial" w:hAnsi="Arial" w:cs="Arial"/>
          <w:b/>
          <w:bCs/>
        </w:rPr>
        <w:t xml:space="preserve"> </w:t>
      </w:r>
      <w:r>
        <w:rPr>
          <w:rFonts w:ascii="Arial" w:hAnsi="Arial" w:cs="Arial"/>
        </w:rPr>
        <w:t>S</w:t>
      </w:r>
      <w:r w:rsidRPr="00C745FC">
        <w:rPr>
          <w:rFonts w:ascii="Arial" w:hAnsi="Arial" w:cs="Arial"/>
        </w:rPr>
        <w:t xml:space="preserve">patial distribution of the sites in </w:t>
      </w:r>
      <w:r>
        <w:rPr>
          <w:rFonts w:ascii="Arial" w:hAnsi="Arial" w:cs="Arial"/>
        </w:rPr>
        <w:t xml:space="preserve">the </w:t>
      </w:r>
      <w:r w:rsidRPr="00C745FC">
        <w:rPr>
          <w:rFonts w:ascii="Arial" w:hAnsi="Arial" w:cs="Arial"/>
        </w:rPr>
        <w:t xml:space="preserve">PREDICTS </w:t>
      </w:r>
      <w:r>
        <w:rPr>
          <w:rFonts w:ascii="Arial" w:hAnsi="Arial" w:cs="Arial"/>
        </w:rPr>
        <w:t xml:space="preserve">database </w:t>
      </w:r>
      <w:r w:rsidRPr="00C745FC">
        <w:rPr>
          <w:rFonts w:ascii="Arial" w:hAnsi="Arial" w:cs="Arial"/>
        </w:rPr>
        <w:t xml:space="preserve">for both pollinating </w:t>
      </w:r>
      <w:r>
        <w:rPr>
          <w:rFonts w:ascii="Arial" w:hAnsi="Arial" w:cs="Arial"/>
        </w:rPr>
        <w:t xml:space="preserve">(A and C) </w:t>
      </w:r>
      <w:r w:rsidRPr="00C745FC">
        <w:rPr>
          <w:rFonts w:ascii="Arial" w:hAnsi="Arial" w:cs="Arial"/>
        </w:rPr>
        <w:t>and non-pollinating insects</w:t>
      </w:r>
      <w:r>
        <w:rPr>
          <w:rFonts w:ascii="Arial" w:hAnsi="Arial" w:cs="Arial"/>
        </w:rPr>
        <w:t xml:space="preserve"> (B and D). Panel (A) and (B) are for the distribution of sites among primary vegetation and cropland sites in PREDICTS, whereas (C) and (D) are for the standardised temperature anomaly for each site.</w:t>
      </w:r>
    </w:p>
    <w:p w14:paraId="392CAE2A" w14:textId="02225A20" w:rsidR="00C745FC" w:rsidRDefault="00C745FC" w:rsidP="00083270"/>
    <w:p w14:paraId="7AE8416F" w14:textId="77777777" w:rsidR="00C745FC" w:rsidRDefault="00C745FC" w:rsidP="00083270"/>
    <w:p w14:paraId="27C54DEC" w14:textId="0755ACCD" w:rsidR="003F5AB2" w:rsidRDefault="003F5AB2" w:rsidP="00083270"/>
    <w:p w14:paraId="7CD2EEC3" w14:textId="431EBB2E" w:rsidR="00C745FC" w:rsidRDefault="00C745FC" w:rsidP="00083270"/>
    <w:p w14:paraId="0CFFB5CC" w14:textId="48EDFDAB" w:rsidR="00C745FC" w:rsidRDefault="00C745FC" w:rsidP="00083270"/>
    <w:p w14:paraId="6D29698D" w14:textId="77777777" w:rsidR="00C745FC" w:rsidRDefault="00C745FC" w:rsidP="00083270"/>
    <w:p w14:paraId="7642C2C9" w14:textId="7A377EC5" w:rsidR="003F5AB2" w:rsidRDefault="003F5AB2" w:rsidP="00083270"/>
    <w:p w14:paraId="3E073F2E" w14:textId="370FAC0A"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5B5B6282" w14:textId="77777777" w:rsidR="00CA3EA9" w:rsidRDefault="00CA3EA9" w:rsidP="00CA3EA9">
      <w:pPr>
        <w:spacing w:line="480" w:lineRule="auto"/>
        <w:jc w:val="both"/>
        <w:rPr>
          <w:rFonts w:ascii="Arial" w:hAnsi="Arial" w:cs="Arial"/>
          <w:b/>
          <w:bCs/>
        </w:rPr>
      </w:pPr>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3C0E9B">
      <w:pPr>
        <w:suppressLineNumbers/>
        <w:spacing w:line="480" w:lineRule="auto"/>
        <w:rPr>
          <w:rFonts w:ascii="Arial" w:hAnsi="Arial" w:cs="Arial"/>
          <w:b/>
          <w:bCs/>
          <w:sz w:val="28"/>
          <w:szCs w:val="28"/>
        </w:rPr>
      </w:pPr>
    </w:p>
    <w:p w14:paraId="786B4BBE" w14:textId="4745B5C1" w:rsidR="00CA3EA9" w:rsidRDefault="00CA3EA9" w:rsidP="003C0E9B">
      <w:pPr>
        <w:suppressLineNumbers/>
        <w:spacing w:line="480" w:lineRule="auto"/>
        <w:rPr>
          <w:rFonts w:ascii="Arial" w:hAnsi="Arial" w:cs="Arial"/>
          <w:b/>
          <w:bCs/>
          <w:sz w:val="28"/>
          <w:szCs w:val="28"/>
        </w:rPr>
      </w:pPr>
    </w:p>
    <w:p w14:paraId="585A7F29" w14:textId="22CD1DC4" w:rsidR="00CA3EA9" w:rsidRDefault="00CA3EA9" w:rsidP="003C0E9B">
      <w:pPr>
        <w:suppressLineNumbers/>
        <w:spacing w:line="480" w:lineRule="auto"/>
        <w:rPr>
          <w:rFonts w:ascii="Arial" w:hAnsi="Arial" w:cs="Arial"/>
          <w:b/>
          <w:bCs/>
          <w:sz w:val="28"/>
          <w:szCs w:val="28"/>
        </w:rPr>
      </w:pPr>
    </w:p>
    <w:p w14:paraId="31FBA1D3" w14:textId="1D7BE948" w:rsidR="00CA3EA9" w:rsidRDefault="00CA3EA9" w:rsidP="003C0E9B">
      <w:pPr>
        <w:suppressLineNumbers/>
        <w:spacing w:line="480" w:lineRule="auto"/>
        <w:rPr>
          <w:rFonts w:ascii="Arial" w:hAnsi="Arial" w:cs="Arial"/>
          <w:b/>
          <w:bCs/>
          <w:sz w:val="28"/>
          <w:szCs w:val="28"/>
        </w:rPr>
      </w:pPr>
    </w:p>
    <w:p w14:paraId="35B12987" w14:textId="6892E6A0" w:rsidR="00CA3EA9" w:rsidRDefault="00CA3EA9" w:rsidP="003C0E9B">
      <w:pPr>
        <w:suppressLineNumbers/>
        <w:spacing w:line="480" w:lineRule="auto"/>
        <w:rPr>
          <w:rFonts w:ascii="Arial" w:hAnsi="Arial" w:cs="Arial"/>
          <w:b/>
          <w:bCs/>
          <w:sz w:val="28"/>
          <w:szCs w:val="28"/>
        </w:rPr>
      </w:pPr>
    </w:p>
    <w:p w14:paraId="66A66602" w14:textId="18A44B6C" w:rsidR="00CA3EA9" w:rsidRDefault="00CA3EA9" w:rsidP="003C0E9B">
      <w:pPr>
        <w:suppressLineNumbers/>
        <w:spacing w:line="480" w:lineRule="auto"/>
        <w:rPr>
          <w:rFonts w:ascii="Arial" w:hAnsi="Arial" w:cs="Arial"/>
          <w:b/>
          <w:bCs/>
          <w:sz w:val="28"/>
          <w:szCs w:val="28"/>
        </w:rPr>
      </w:pPr>
    </w:p>
    <w:p w14:paraId="71EE28E7" w14:textId="58A4085F" w:rsidR="00CA3EA9" w:rsidRDefault="00CA3EA9" w:rsidP="003C0E9B">
      <w:pPr>
        <w:suppressLineNumbers/>
        <w:spacing w:line="480" w:lineRule="auto"/>
        <w:rPr>
          <w:rFonts w:ascii="Arial" w:hAnsi="Arial" w:cs="Arial"/>
          <w:b/>
          <w:bCs/>
          <w:sz w:val="28"/>
          <w:szCs w:val="28"/>
        </w:rPr>
      </w:pPr>
    </w:p>
    <w:p w14:paraId="27E2186D" w14:textId="27CFE75D" w:rsidR="00CA3EA9" w:rsidRDefault="00CA3EA9" w:rsidP="003C0E9B">
      <w:pPr>
        <w:suppressLineNumbers/>
        <w:spacing w:line="480" w:lineRule="auto"/>
        <w:rPr>
          <w:rFonts w:ascii="Arial" w:hAnsi="Arial" w:cs="Arial"/>
          <w:b/>
          <w:bCs/>
          <w:sz w:val="28"/>
          <w:szCs w:val="28"/>
        </w:rPr>
      </w:pPr>
    </w:p>
    <w:p w14:paraId="6DEBA57C" w14:textId="043889ED" w:rsidR="00CA3EA9" w:rsidRDefault="00CA3EA9" w:rsidP="003C0E9B">
      <w:pPr>
        <w:suppressLineNumbers/>
        <w:spacing w:line="480" w:lineRule="auto"/>
        <w:rPr>
          <w:rFonts w:ascii="Arial" w:hAnsi="Arial" w:cs="Arial"/>
          <w:b/>
          <w:bCs/>
          <w:sz w:val="28"/>
          <w:szCs w:val="28"/>
        </w:rPr>
      </w:pPr>
    </w:p>
    <w:p w14:paraId="080FF097" w14:textId="668D79C4" w:rsidR="00CA3EA9" w:rsidRDefault="00CA3EA9" w:rsidP="003C0E9B">
      <w:pPr>
        <w:suppressLineNumbers/>
        <w:spacing w:line="480" w:lineRule="auto"/>
        <w:rPr>
          <w:rFonts w:ascii="Arial" w:hAnsi="Arial" w:cs="Arial"/>
          <w:b/>
          <w:bCs/>
          <w:sz w:val="28"/>
          <w:szCs w:val="28"/>
        </w:rPr>
      </w:pPr>
    </w:p>
    <w:p w14:paraId="5C8534C9" w14:textId="7D46E206" w:rsidR="00CA3EA9" w:rsidRDefault="00CA3EA9" w:rsidP="003C0E9B">
      <w:pPr>
        <w:suppressLineNumbers/>
        <w:spacing w:line="480" w:lineRule="auto"/>
        <w:rPr>
          <w:rFonts w:ascii="Arial" w:hAnsi="Arial" w:cs="Arial"/>
          <w:b/>
          <w:bCs/>
          <w:sz w:val="28"/>
          <w:szCs w:val="28"/>
        </w:rPr>
      </w:pPr>
    </w:p>
    <w:p w14:paraId="235A0CAC" w14:textId="77777777" w:rsidR="00CA3EA9" w:rsidRDefault="00CA3EA9" w:rsidP="003C0E9B">
      <w:pPr>
        <w:suppressLineNumbers/>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3C0E9B">
      <w:pPr>
        <w:suppressLineNumbers/>
        <w:spacing w:line="480" w:lineRule="auto"/>
        <w:rPr>
          <w:rFonts w:ascii="Arial" w:hAnsi="Arial" w:cs="Arial"/>
          <w:b/>
          <w:bCs/>
        </w:rPr>
      </w:pPr>
    </w:p>
    <w:p w14:paraId="7D32CAB5" w14:textId="77777777" w:rsidR="007A5AE7" w:rsidRDefault="007A5AE7" w:rsidP="003C0E9B">
      <w:pPr>
        <w:suppressLineNumbers/>
        <w:spacing w:line="480" w:lineRule="auto"/>
        <w:rPr>
          <w:rFonts w:ascii="Arial" w:hAnsi="Arial" w:cs="Arial"/>
          <w:b/>
          <w:bCs/>
        </w:rPr>
      </w:pPr>
    </w:p>
    <w:p w14:paraId="6CB26495" w14:textId="77777777" w:rsidR="007A5AE7" w:rsidRDefault="007A5AE7" w:rsidP="003C0E9B">
      <w:pPr>
        <w:suppressLineNumbers/>
        <w:spacing w:line="480" w:lineRule="auto"/>
        <w:rPr>
          <w:rFonts w:ascii="Arial" w:hAnsi="Arial" w:cs="Arial"/>
          <w:b/>
          <w:bCs/>
        </w:rPr>
      </w:pPr>
    </w:p>
    <w:p w14:paraId="5B5A4D13" w14:textId="77777777" w:rsidR="007A5AE7" w:rsidRDefault="007A5AE7" w:rsidP="003C0E9B">
      <w:pPr>
        <w:suppressLineNumbers/>
        <w:spacing w:line="480" w:lineRule="auto"/>
        <w:rPr>
          <w:rFonts w:ascii="Arial" w:hAnsi="Arial" w:cs="Arial"/>
          <w:b/>
          <w:bCs/>
        </w:rPr>
      </w:pPr>
    </w:p>
    <w:p w14:paraId="1BA98DF7" w14:textId="77777777" w:rsidR="007A5AE7" w:rsidRDefault="007A5AE7" w:rsidP="003C0E9B">
      <w:pPr>
        <w:suppressLineNumbers/>
        <w:spacing w:line="480" w:lineRule="auto"/>
        <w:rPr>
          <w:rFonts w:ascii="Arial" w:hAnsi="Arial" w:cs="Arial"/>
          <w:b/>
          <w:bCs/>
        </w:rPr>
      </w:pPr>
    </w:p>
    <w:p w14:paraId="57566145" w14:textId="77777777" w:rsidR="0053044E" w:rsidRDefault="0053044E" w:rsidP="003C0E9B">
      <w:pPr>
        <w:suppressLineNumbers/>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3C0E9B">
      <w:pPr>
        <w:suppressLineNumbers/>
        <w:spacing w:line="480" w:lineRule="auto"/>
        <w:jc w:val="both"/>
        <w:rPr>
          <w:rFonts w:ascii="Arial" w:hAnsi="Arial" w:cs="Arial"/>
          <w:b/>
          <w:bCs/>
        </w:rPr>
      </w:pPr>
    </w:p>
    <w:p w14:paraId="1B788F9C" w14:textId="7B2A177B" w:rsidR="00FC0CD9" w:rsidRDefault="00FC0CD9" w:rsidP="003C0E9B">
      <w:pPr>
        <w:suppressLineNumbers/>
        <w:spacing w:line="480" w:lineRule="auto"/>
        <w:jc w:val="both"/>
        <w:rPr>
          <w:rFonts w:ascii="Arial" w:hAnsi="Arial" w:cs="Arial"/>
          <w:b/>
          <w:bCs/>
        </w:rPr>
      </w:pPr>
    </w:p>
    <w:p w14:paraId="18D3B249" w14:textId="77777777" w:rsidR="00FC0CD9" w:rsidRDefault="00FC0CD9" w:rsidP="003C0E9B">
      <w:pPr>
        <w:suppressLineNumbers/>
        <w:spacing w:line="480" w:lineRule="auto"/>
        <w:jc w:val="both"/>
        <w:rPr>
          <w:rFonts w:ascii="Arial" w:hAnsi="Arial" w:cs="Arial"/>
          <w:b/>
          <w:bCs/>
        </w:rPr>
      </w:pPr>
    </w:p>
    <w:p w14:paraId="491A1DE4" w14:textId="48EF555C" w:rsidR="00B3519A" w:rsidRDefault="00B3519A" w:rsidP="003C0E9B">
      <w:pPr>
        <w:suppressLineNumbers/>
        <w:spacing w:line="480" w:lineRule="auto"/>
        <w:jc w:val="both"/>
        <w:rPr>
          <w:rFonts w:ascii="Arial" w:hAnsi="Arial" w:cs="Arial"/>
          <w:b/>
          <w:bCs/>
        </w:rPr>
      </w:pPr>
    </w:p>
    <w:p w14:paraId="20AA7F78" w14:textId="47E8D84A" w:rsidR="000352D5" w:rsidRDefault="000352D5" w:rsidP="003C0E9B">
      <w:pPr>
        <w:suppressLineNumbers/>
        <w:spacing w:line="480" w:lineRule="auto"/>
        <w:jc w:val="both"/>
        <w:rPr>
          <w:rFonts w:ascii="Arial" w:hAnsi="Arial" w:cs="Arial"/>
          <w:b/>
          <w:bCs/>
        </w:rPr>
      </w:pPr>
    </w:p>
    <w:p w14:paraId="4ABE637A" w14:textId="50A4EC23" w:rsidR="000352D5" w:rsidRDefault="000352D5" w:rsidP="003C0E9B">
      <w:pPr>
        <w:suppressLineNumbers/>
        <w:spacing w:line="480" w:lineRule="auto"/>
        <w:jc w:val="both"/>
        <w:rPr>
          <w:rFonts w:ascii="Arial" w:hAnsi="Arial" w:cs="Arial"/>
          <w:b/>
          <w:bCs/>
        </w:rPr>
      </w:pPr>
    </w:p>
    <w:p w14:paraId="6203E9C2" w14:textId="4B2B98A8" w:rsidR="00CA3EA9" w:rsidRDefault="00CA3EA9" w:rsidP="003C0E9B">
      <w:pPr>
        <w:suppressLineNumbers/>
        <w:spacing w:line="480" w:lineRule="auto"/>
        <w:jc w:val="both"/>
        <w:rPr>
          <w:rFonts w:ascii="Arial" w:hAnsi="Arial" w:cs="Arial"/>
          <w:b/>
          <w:bCs/>
        </w:rPr>
      </w:pPr>
    </w:p>
    <w:p w14:paraId="628C556C" w14:textId="3CB5FBC2" w:rsidR="00CA3EA9" w:rsidRDefault="00CA3EA9" w:rsidP="003C0E9B">
      <w:pPr>
        <w:suppressLineNumbers/>
        <w:spacing w:line="480" w:lineRule="auto"/>
        <w:jc w:val="both"/>
        <w:rPr>
          <w:rFonts w:ascii="Arial" w:hAnsi="Arial" w:cs="Arial"/>
          <w:b/>
          <w:bCs/>
        </w:rPr>
      </w:pPr>
    </w:p>
    <w:p w14:paraId="2C880E0E" w14:textId="7A8FFAFC" w:rsidR="00CA3EA9" w:rsidRDefault="00CA3EA9" w:rsidP="003C0E9B">
      <w:pPr>
        <w:suppressLineNumbers/>
        <w:spacing w:line="480" w:lineRule="auto"/>
        <w:jc w:val="both"/>
        <w:rPr>
          <w:rFonts w:ascii="Arial" w:hAnsi="Arial" w:cs="Arial"/>
          <w:b/>
          <w:bCs/>
        </w:rPr>
      </w:pPr>
    </w:p>
    <w:p w14:paraId="009C95D4" w14:textId="122C984C" w:rsidR="00CA3EA9" w:rsidRDefault="00CA3EA9" w:rsidP="003C0E9B">
      <w:pPr>
        <w:suppressLineNumbers/>
        <w:spacing w:line="480" w:lineRule="auto"/>
        <w:jc w:val="both"/>
        <w:rPr>
          <w:rFonts w:ascii="Arial" w:hAnsi="Arial" w:cs="Arial"/>
          <w:b/>
          <w:bCs/>
        </w:rPr>
      </w:pPr>
    </w:p>
    <w:p w14:paraId="53DB4A84" w14:textId="1EC6840F" w:rsidR="00CA3EA9" w:rsidRDefault="00CA3EA9" w:rsidP="003C0E9B">
      <w:pPr>
        <w:suppressLineNumbers/>
        <w:spacing w:line="480" w:lineRule="auto"/>
        <w:jc w:val="both"/>
        <w:rPr>
          <w:rFonts w:ascii="Arial" w:hAnsi="Arial" w:cs="Arial"/>
          <w:b/>
          <w:bCs/>
        </w:rPr>
      </w:pPr>
    </w:p>
    <w:p w14:paraId="40C4E401" w14:textId="77777777" w:rsidR="00CA3EA9" w:rsidRDefault="00CA3EA9" w:rsidP="003C0E9B">
      <w:pPr>
        <w:suppressLineNumbers/>
        <w:spacing w:line="480" w:lineRule="auto"/>
        <w:jc w:val="both"/>
        <w:rPr>
          <w:rFonts w:ascii="Arial" w:hAnsi="Arial" w:cs="Arial"/>
          <w:b/>
          <w:bCs/>
        </w:rPr>
      </w:pPr>
    </w:p>
    <w:p w14:paraId="734E637B" w14:textId="0003E21F"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784885"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784885" w:rsidRPr="003F5AB2">
        <w:rPr>
          <w:rFonts w:ascii="Cambria Math" w:hAnsi="Cambria Math" w:cs="Cambria Math"/>
        </w:rPr>
        <w:instrText>∼</w:instrText>
      </w:r>
      <w:r w:rsidR="00784885"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784885" w:rsidRPr="003F5AB2">
        <w:rPr>
          <w:rFonts w:ascii="Cambria Math" w:hAnsi="Cambria Math" w:cs="Cambria Math"/>
        </w:rPr>
        <w:instrText>∼</w:instrText>
      </w:r>
      <w:r w:rsidR="00784885"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8</w:t>
      </w:r>
      <w:r w:rsidR="00784885" w:rsidRPr="003F5AB2">
        <w:rPr>
          <w:rFonts w:ascii="Arial" w:hAnsi="Arial" w:cs="Arial"/>
          <w:szCs w:val="24"/>
        </w:rPr>
        <w:t>)</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784885" w:rsidRPr="003F5AB2">
        <w:rPr>
          <w:rFonts w:ascii="Arial" w:hAnsi="Arial" w:cs="Arial"/>
        </w:rPr>
        <w:instrText xml:space="preserve"> ADDIN ZOTERO_ITEM CSL_CITATION {"citationID":"xIi4D2UQ","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2</w:t>
      </w:r>
      <w:r w:rsidR="00784885" w:rsidRPr="003F5AB2">
        <w:rPr>
          <w:rFonts w:ascii="Arial" w:hAnsi="Arial" w:cs="Arial"/>
          <w:szCs w:val="24"/>
        </w:rPr>
        <w:t>)</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r w:rsidR="00E555D6">
        <w:rPr>
          <w:rFonts w:ascii="Arial" w:hAnsi="Arial" w:cs="Arial"/>
        </w:rPr>
        <w:t xml:space="preserve"> ‘</w:t>
      </w:r>
      <w:proofErr w:type="spellStart"/>
      <w:r w:rsidR="00E555D6">
        <w:rPr>
          <w:rFonts w:ascii="Arial" w:hAnsi="Arial" w:cs="Arial"/>
        </w:rPr>
        <w:t>Monfreda</w:t>
      </w:r>
      <w:proofErr w:type="spellEnd"/>
      <w:r w:rsidR="00E555D6">
        <w:rPr>
          <w:rFonts w:ascii="Arial" w:hAnsi="Arial" w:cs="Arial"/>
        </w:rPr>
        <w:t xml:space="preserve"> crop group’ is the exact string used in </w:t>
      </w:r>
      <w:r w:rsidR="00E555D6" w:rsidRPr="003F5AB2">
        <w:rPr>
          <w:rFonts w:ascii="Arial" w:hAnsi="Arial" w:cs="Arial"/>
        </w:rPr>
        <w:fldChar w:fldCharType="begin"/>
      </w:r>
      <w:r w:rsidR="00E555D6"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E555D6" w:rsidRPr="003F5AB2">
        <w:rPr>
          <w:rFonts w:ascii="Cambria Math" w:hAnsi="Cambria Math" w:cs="Cambria Math"/>
        </w:rPr>
        <w:instrText>∼</w:instrText>
      </w:r>
      <w:r w:rsidR="00E555D6"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E555D6" w:rsidRPr="003F5AB2">
        <w:rPr>
          <w:rFonts w:ascii="Cambria Math" w:hAnsi="Cambria Math" w:cs="Cambria Math"/>
        </w:rPr>
        <w:instrText>∼</w:instrText>
      </w:r>
      <w:r w:rsidR="00E555D6"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E555D6" w:rsidRPr="003F5AB2">
        <w:rPr>
          <w:rFonts w:ascii="Arial" w:hAnsi="Arial" w:cs="Arial"/>
        </w:rPr>
        <w:fldChar w:fldCharType="separate"/>
      </w:r>
      <w:r w:rsidR="00E555D6" w:rsidRPr="003F5AB2">
        <w:rPr>
          <w:rFonts w:ascii="Arial" w:hAnsi="Arial" w:cs="Arial"/>
          <w:szCs w:val="24"/>
        </w:rPr>
        <w:t>(</w:t>
      </w:r>
      <w:r w:rsidR="00E555D6" w:rsidRPr="003F5AB2">
        <w:rPr>
          <w:rFonts w:ascii="Arial" w:hAnsi="Arial" w:cs="Arial"/>
          <w:i/>
          <w:iCs/>
          <w:szCs w:val="24"/>
        </w:rPr>
        <w:t>18</w:t>
      </w:r>
      <w:r w:rsidR="00E555D6" w:rsidRPr="003F5AB2">
        <w:rPr>
          <w:rFonts w:ascii="Arial" w:hAnsi="Arial" w:cs="Arial"/>
          <w:szCs w:val="24"/>
        </w:rPr>
        <w:t>)</w:t>
      </w:r>
      <w:r w:rsidR="00E555D6" w:rsidRPr="003F5AB2">
        <w:rPr>
          <w:rFonts w:ascii="Arial" w:hAnsi="Arial" w:cs="Arial"/>
        </w:rPr>
        <w:fldChar w:fldCharType="end"/>
      </w:r>
      <w:r w:rsidR="00E555D6">
        <w:rPr>
          <w:rFonts w:ascii="Arial" w:hAnsi="Arial" w:cs="Arial"/>
        </w:rPr>
        <w:t xml:space="preserve"> for each crop raster layer.</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lastRenderedPageBreak/>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49D3646E" w14:textId="77777777" w:rsidR="003B20A8" w:rsidRPr="003B20A8" w:rsidRDefault="007E3A54" w:rsidP="003B20A8">
      <w:pPr>
        <w:pStyle w:val="Bibliography"/>
        <w:rPr>
          <w:rFonts w:ascii="Arial" w:hAnsi="Arial" w:cs="Arial"/>
        </w:rPr>
      </w:pPr>
      <w:r w:rsidRPr="007E3A54">
        <w:rPr>
          <w:rFonts w:ascii="Arial" w:hAnsi="Arial" w:cs="Arial"/>
          <w:b/>
          <w:bCs/>
        </w:rPr>
        <w:fldChar w:fldCharType="begin"/>
      </w:r>
      <w:r w:rsidR="00C1029A">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3B20A8" w:rsidRPr="003B20A8">
        <w:rPr>
          <w:rFonts w:ascii="Arial" w:hAnsi="Arial" w:cs="Arial"/>
        </w:rPr>
        <w:t xml:space="preserve">1. </w:t>
      </w:r>
      <w:r w:rsidR="003B20A8" w:rsidRPr="003B20A8">
        <w:rPr>
          <w:rFonts w:ascii="Arial" w:hAnsi="Arial" w:cs="Arial"/>
        </w:rPr>
        <w:tab/>
        <w:t xml:space="preserve">L. N. Hudson, T. Newbold, S. Contu, S. L. L. Hill, I. Lysenko, A. De Palma, H. R. P. Phillips, R. A. Senior, D. J. Bennett, H. Booth, A. Choimes, D. L. P. Correia, J. Day, S. Echeverría-Londoño, M. Garon, M. L. K. Harrison, D. J. Ingram, M. Jung, V. Kemp, L. Kirkpatrick, C. D. Martin, Y. Pan, H. J. White, J. Aben, S. Abrahamczyk, G. B. Adum, V. Aguilar-Barquero, M. A. Aizen, M. Ancrenaz, E. Arbeláez-Cortés, I. Armbrecht, B. Azhar, A. B. Azpiroz, L. Baeten, A. Báldi, J. E. Banks, J. Barlow, P. Batáry, A. J. Bates, E. M. Bayne, P. Beja, Å. Berg, N. J. Berry, J. E. Bicknell, J. H. Bihn, K. Böhning-Gaese, T. Boekhout, C. Boutin, J. Bouyer, F. Q. Brearley, I. Brito, J. Brunet, G. Buczkowski, E. Buscardo, J. Cabra-García, M. Calviño-Cancela, S. A. Cameron, E. M. Cancello, T. F. Carrijo, A. L. Carvalho, H. Castro, A. A. Castro-Luna, R. Cerda, A. Cerezo, M. Chauvat, F. M. Clarke, D. F. R. Cleary, S. P. Connop, B. D’Aniello, P. G. da Silva, B. Darvill, J. Dauber, A. Dejean, T. Diekötter, Y. Dominguez-Haydar, C. F. Dormann, B. Dumont, S. G. Dures, M. Dynesius, L. Edenius, Z. Elek, M. H. Entling, N. Farwig, T. M. Fayle, A. Felicioli, A. M. Felton, G. F. Ficetola, B. K. C. Filgueiras, S. J. Fonte, L. H. Fraser, D. Fukuda, D. Furlani, J. U. Ganzhorn, J. G. Garden, C. Gheler-Costa, P. Giordani, S. Giordano, M. S. Gottschalk, D. Goulson, A. D. Gove, J. Grogan, M. E. Hanley, T. Hanson, N. R. Hashim, J. E. Hawes, C. Hébert, A. J. Helden, J.-A. Henden, L. Hernández, F. Herzog, D. Higuera-Diaz, B. Hilje, F. G. Horgan, R. Horváth, K. Hylander, P. Isaacs-Cubides, M. Ishitani, C. T. Jacobs, V. J. Jaramillo, B. Jauker, M. Jonsell, T. S. Jung, V. Kapoor, V. Kati, E. Katovai, M. Kessler, E. Knop, A. Kolb, Á. Kőrösi, T. Lachat, V. Lantschner, V. Le Féon, G. LeBuhn, J.-P. Légaré, S. G. Letcher, N. A. Littlewood, C. A. López-Quintero, M. Louhaichi, G. L. Lövei, M. E. Lucas-Borja, V. H. Luja, K. Maeto, T. Magura, N. A. Mallari, E. Marin-Spiotta, E. J. P. Marshall, E. Martínez, M. M. Mayfield, G. Mikusinski, J. C. Milder, J. R. Miller, C. L. Morales, M. N. Muchane, M. Muchane, R. Naidoo, A. Nakamura, S. Naoe, G. Nates-Parra, D. A. Navarrete Gutierrez, E. L. Neuschulz, N. Noreika, O. Norfolk, J. A. Noriega, N. M. Nöske, N. O’Dea, W. Oduro, C. Ofori-Boateng, C. O. Oke, L. M. Osgathorpe, J. Paritsis, A. Parra-H, N. Pelegrin, C. A. Peres, A. S. Persson, T. Petanidou, B. Phalan, T. K. Philips, K. Poveda, E. F. Power, S. J. Presley, V. Proença, M. Quaranta, C. Quintero, N. A. Redpath-Downing, J. L. Reid, Y. T. Reis, D. B. Ribeiro, B. A. Richardson, M. J. Richardson, C. A. Robles, J. Römbke, L. P. Romero-Duque, L. Rosselli, S. J. Rossiter, T. H. Roulston, L. Rousseau, J. P. Sadler, S. Sáfián, R. A. Saldaña-Vázquez, U. Samnegård, C. Schüepp, O. Schweiger, J. L. Sedlock, G. Shahabuddin, D. Sheil, F. A. B. Silva, E. M. Slade, A. H. Smith-Pardo, N. S. Sodhi, E. J. Somarriba, R. A. Sosa, J. C. Stout, M. J. Struebig, Y.-H. Sung, C. G. Threlfall, R. Tonietto, B. Tóthmérész, T. Tscharntke, E. C. Turner, J. M. Tylianakis, A. J. Vanbergen, K. Vassilev, H. A. F. Verboven, C. H. Vergara, P. M. Vergara, J. Verhulst, T. R. Walker, Y. Wang, J. I. Watling, K. Wells, C. D. Williams, M. R. Willig, J. C. Z. Woinarski, J. H. D. Wolf, B. A. Woodcock, D. W. Yu, A. S. Zaitsev, B. Collen, R. M. Ewers, G. M. Mace, D. W. Purves, J. P. W. Scharlemann, A. Purvis, The PREDICTS database: a global database of how local terrestrial biodiversity responds to human impacts. </w:t>
      </w:r>
      <w:r w:rsidR="003B20A8" w:rsidRPr="003B20A8">
        <w:rPr>
          <w:rFonts w:ascii="Arial" w:hAnsi="Arial" w:cs="Arial"/>
          <w:i/>
          <w:iCs/>
        </w:rPr>
        <w:t>Ecology and Evolution</w:t>
      </w:r>
      <w:r w:rsidR="003B20A8" w:rsidRPr="003B20A8">
        <w:rPr>
          <w:rFonts w:ascii="Arial" w:hAnsi="Arial" w:cs="Arial"/>
        </w:rPr>
        <w:t xml:space="preserve">. </w:t>
      </w:r>
      <w:r w:rsidR="003B20A8" w:rsidRPr="003B20A8">
        <w:rPr>
          <w:rFonts w:ascii="Arial" w:hAnsi="Arial" w:cs="Arial"/>
          <w:b/>
          <w:bCs/>
        </w:rPr>
        <w:t>4</w:t>
      </w:r>
      <w:r w:rsidR="003B20A8" w:rsidRPr="003B20A8">
        <w:rPr>
          <w:rFonts w:ascii="Arial" w:hAnsi="Arial" w:cs="Arial"/>
        </w:rPr>
        <w:t>, 4701–4735 (2014).</w:t>
      </w:r>
    </w:p>
    <w:p w14:paraId="4DC0A634" w14:textId="77777777" w:rsidR="003B20A8" w:rsidRPr="003B20A8" w:rsidRDefault="003B20A8" w:rsidP="003B20A8">
      <w:pPr>
        <w:pStyle w:val="Bibliography"/>
        <w:rPr>
          <w:rFonts w:ascii="Arial" w:hAnsi="Arial" w:cs="Arial"/>
        </w:rPr>
      </w:pPr>
      <w:r w:rsidRPr="003B20A8">
        <w:rPr>
          <w:rFonts w:ascii="Arial" w:hAnsi="Arial" w:cs="Arial"/>
        </w:rPr>
        <w:t xml:space="preserve">2. </w:t>
      </w:r>
      <w:r w:rsidRPr="003B20A8">
        <w:rPr>
          <w:rFonts w:ascii="Arial" w:hAnsi="Arial" w:cs="Arial"/>
        </w:rPr>
        <w:tab/>
        <w:t>L. N. Hudson, T. Newbold, S. Contu, S. L. L. Hill, I. Lysenko, A. De Palma, H. R. P. Phillips, T. I. Alhusseini, F. E. Bedford, D. J. Bennett, H. Booth, V. J. Burton, C. W. T. Chng, A. Choimes, D. L. P. Correia, J. Day, S. Echeverría-Londoño, S. R. Emerson, D. Gao, M. Garon, M. L. K. Harrison, D. J. Ingram, M. Jung, V. Kemp, L. Kirkpatrick, C. D. Martin, Y. Pan, G. D. Pask-Hale, E. L. Pynegar, A. N. Robinson, K. Sanchez-Ortiz, R. A. Senior, B. I. Simmons, H. J. White, H. Zhang, J. Aben, S. Abrahamczyk, G. B. Adum, V. Aguilar-Barquero, M. A. Aizen, B. Albertos, E. L. Alcala, M. del Mar Alguacil, A. Alignier, M. Ancrenaz, A. N. Andersen, E. Arbeláez-Cortés, I. Armbrecht, V. Arroyo-</w:t>
      </w:r>
      <w:r w:rsidRPr="003B20A8">
        <w:rPr>
          <w:rFonts w:ascii="Arial" w:hAnsi="Arial" w:cs="Arial"/>
        </w:rPr>
        <w:lastRenderedPageBreak/>
        <w:t xml:space="preserve">Rodríguez, T. Aumann, J. C. Axmacher, B. Azhar, A. B. Azpiroz, L. Baeten, A. Bakayoko, A. Báldi, J. E. Banks, S. K. Baral, J. Barlow, B. I. P. Barratt, L. Barrico, P. Bartolommei, D. M. Barton, Y. Basset, P. Batáry, A. J. Bates, B. Baur, E. M. Bayne, P. Beja, S. Benedick, Å. Berg, H. Bernard, N. J. Berry, D. Bhatt, J. E. Bicknell, J. H. Bihn, R. J. Blake, K. S. Bobo, R. Bóçon, T. Boekhout, K. Böhning-Gaese, K. J. Bonham, P. A. V. Borges, S. H. Borges, C. Boutin, J. Bouyer, C. Bragagnolo, J. S. Brandt, F. Q. Brearley, I. Brito, V. Bros, J. Brunet, G. Buczkowski, C. M. Buddle, R. Bugter, E. Buscardo, J. Buse, J. Cabra-García, N. C. Cáceres, N. L. Cagle, M. Calviño-Cancela, S. A. Cameron, E. M. Cancello, R. Caparrós, P. Cardoso, D. Carpenter, T. F. Carrijo, A. L. Carvalho, C. R. Cassano, H. Castro, A. A. Castro-Luna, C. B. Rolando, A. Cerezo, K. A. Chapman, M. Chauvat, M. Christensen, F. M. Clarke, D. F. R. Cleary, G. Colombo, S. P. Connop, M. D. Craig, L. Cruz-López, S. A. Cunningham, B. D’Aniello, N. D’Cruze, P. G. da Silva, M. Dallimer, E. Danquah, B. Darvill, J. Dauber, A. L. V. Davis, J. Dawson, C. de Sassi, B. de Thoisy, O. Deheuvels, A. Dejean, J.-L. Devineau, T. Diekötter, J. V. Dolia, E. Domínguez, Y. Dominguez-Haydar, S. Dorn, I. Draper, N. Dreber, B. Dumont, S. G. Dures, M. Dynesius, L. Edenius, P. Eggleton, F. Eigenbrod, Z. Elek, M. H. Entling, K. J. Esler, R. F. de Lima, A. Faruk, N. Farwig, T. M. Fayle, A. Felicioli, A. M. Felton, R. J. Fensham, I. C. Fernandez, C. C. Ferreira, G. F. Ficetola, C. Fiera, B. K. C. Filgueiras, H. K. Fırıncıoğlu, D. Flaspohler, A. Floren, S. J. Fonte, A. Fournier, R. E. Fowler, M. Franzén, L. H. Fraser, G. M. Fredriksson, G. B. Freire, T. L. M. Frizzo, D. Fukuda, D. Furlani, R. Gaigher, J. U. Ganzhorn, K. P. García, J. C. Garcia-R, J. G. Garden, R. Garilleti, B.-M. Ge, B. Gendreau-Berthiaume, P. J. Gerard, C. Gheler-Costa, B. Gilbert, P. Giordani, S. Giordano, C. Golodets, L. G. L. Gomes, R. K. Gould, D. Goulson, A. D. Gove, L. Granjon, I. Grass, C. L. Gray, J. Grogan, W. Gu, M. Guardiola, N. R. Gunawardene, A. G. Gutierrez, D. L. Gutiérrez-Lamus, D. H. Haarmeyer, M. E. Hanley, T. Hanson, N. R. Hashim, S. N. Hassan, R. G. Hatfield, J. E. Hawes, M. W. Hayward, C. Hébert, A. J. Helden, J.-A. Henden, P. Henschel, L. Hernández, J. P. Herrera, F. Herrmann, F. Herzog, D. Higuera-Diaz, B. Hilje, H. Höfer, A. Hoffmann, F. G. Horgan, E. Hornung, R. Horváth, K. Hylander, P. Isaacs-Cubides, H. Ishida, M. Ishitani, C. T. Jacobs, V. J. Jaramillo, B. Jauker, F. J. Hernández, M. F. Johnson, V. Jolli, M. Jonsell, S. N. Juliani, T. S. Jung, V. Kapoor, H. Kappes, V. Kati, E. Katovai, K. Kellner, M. Kessler, K. R. Kirby, A. M. Kittle, M. E. Knight, E. Knop, F. Kohler, M. Koivula, A. Kolb, M. Kone, Á. Kőrösi, J. Krauss, A. Kumar, R. Kumar, D. J. Kurz, A. S. Kutt, T. Lachat, V. Lantschner, F. Lara, J. R. Lasky, S. C. Latta, W. F. Laurance, P. Lavelle, V. Le Féon, G. LeBuhn, J.-P. Légaré, V. Lehouck, M. V. Lencinas, P. E. Lentini, S. G. Letcher, Q. Li, S. A. Litchwark, N. A. Littlewood, Y. Liu, N. Lo-Man-Hung, C. A. López-Quintero, M. Louhaichi, G. L. Lövei, M. E. Lucas-Borja, V. H. Luja, M. S. Luskin, M. C. MacSwiney G, K. Maeto, T. Magura, N. A. Mallari, L. A. Malone, P. K. Malonza, J. Malumbres-Olarte, S. Mandujano, I. E. Måren, E. Marin-Spiotta, C. J. Marsh, E. J. P. Marshall, E. Martínez, G. Martínez Pastur, D. Moreno Mateos, M. M. Mayfield, V. Mazimpaka, J. L. McCarthy, K. P. McCarthy, Q. S. McFrederick, S. McNamara, N. G. Medina, R. Medina, J. L. Mena, E. Mico, G. Mikusinski, J. C. Milder, J. R. Miller, D. R. Miranda-Esquivel, M. L. Moir, C. L. Morales, M. N. Muchane, M. Muchane, S. Mudri-Stojnic, A. N. Munira, A. Muoñz-Alonso, B. F. Munyekenye, R. Naidoo, A. Naithani, M. Nakagawa, A. Nakamura, Y. Nakashima, S. Naoe, G. Nates-Parra, D. A. Navarrete Gutierrez, L. Navarro-Iriarte, P. K. Ndang’ang’a, E. L. Neuschulz, J. T. Ngai, V. Nicolas, S. G. Nilsson, N. Noreika, O. Norfolk, J. A. Noriega, D. A. Norton, N. M. Nöske, A. J. Nowakowski, C. Numa, N. O’Dea, P. J. O’Farrell, W. Oduro, S. Oertli, C. Ofori-Boateng, C. O. Oke, V. Oostra, L. M. Osgathorpe, S. E. Otavo, N. V. Page, J. Paritsis, A. Parra-H, L. Parry, G. Pe’er, P. B. Pearman, N. Pelegrin, R. Pélissier, C. A. Peres, P. L. Peri, A. S. Persson, T. Petanidou, M. K. Peters, R. S. Pethiyagoda, B. Phalan, T. K. Philips, F. C. Pillsbury, J. Pincheira-Ulbrich, E. Pineda, J. Pino, J. Pizarro-Araya, A. J. Plumptre, S. L. Poggio, N. Politi, P. Pons, K. Poveda, E. F. Power, S. J. Presley, V. Proença, M. Quaranta, C. Quintero, R. Rader, B. R. Ramesh, M. P. Ramirez-Pinilla, J. Ranganathan, C. Rasmussen, N. A. </w:t>
      </w:r>
      <w:r w:rsidRPr="003B20A8">
        <w:rPr>
          <w:rFonts w:ascii="Arial" w:hAnsi="Arial" w:cs="Arial"/>
        </w:rPr>
        <w:lastRenderedPageBreak/>
        <w:t xml:space="preserve">Redpath-Downing, J. L. Reid, Y. T. Reis, J. M. Rey Benayas, J. C. Rey-Velasco, C. Reynolds, D. B. Ribeiro, M. H. Richards, B. A. Richardson, M. J. Richardson, R. M. Ríos, R. Robinson, C. A. Robles, J. Römbke, L. P. Romero-Duque, M. Rös, L. Rosselli, S. J. Rossiter, D. S. Roth, T. H. Roulston, L. Rousseau, A. V. Rubio, J.-C. Ruel, J. P. Sadler, S. Sáfián, R. A. Saldaña-Vázquez, K. Sam, U. Samnegård, J. Santana, X. Santos, J. Savage, N. A. Schellhorn, M. Schilthuizen, U. Schmiedel, C. B. Schmitt, N. L. Schon, C. Schüepp, K. Schumann, O. Schweiger, D. M. Scott, K. A. Scott, J. L. Sedlock, S. S. Seefeldt, G. Shahabuddin, G. Shannon, D. Sheil, F. H. Sheldon, E. Shochat, S. J. Siebert, F. A. B. Silva, J. A. Simonetti, E. M. Slade, J. Smith, A. H. Smith-Pardo, N. S. Sodhi, E. J. Somarriba, R. A. Sosa, G. Soto Quiroga, M.-H. St-Laurent, B. M. Starzomski, C. Stefanescu, I. Steffan-Dewenter, P. C. Stouffer, J. C. Stout, A. M. Strauch, M. J. Struebig, Z. Su, M. Suarez-Rubio, S. Sugiura, K. S. Summerville, Y.-H. Sung, H. Sutrisno, J.-C. Svenning, T. Teder, C. G. Threlfall, A. Tiitsaar, J. H. Todd, R. K. Tonietto, I. Torre, B. Tóthmérész, T. Tscharntke, E. C. Turner, J. M. Tylianakis, M. Uehara-Prado, N. Urbina-Cardona, D. Vallan, A. J. Vanbergen, H. L. Vasconcelos, K. Vassilev, H. A. F. Verboven, M. J. Verdasca, J. R. Verdú, C. H. Vergara, P. M. Vergara, J. Verhulst, M. Virgilio, L. V. Vu, E. M. Waite, T. R. Walker, H.-F. Wang, Y. Wang, J. I. Watling, B. Weller, K. Wells, C. Westphal, E. D. Wiafe, C. D. Williams, M. R. Willig, J. C. Z. Woinarski, J. H. D. Wolf, V. Wolters, B. A. Woodcock, J. Wu, J. M. Wunderle, Y. Yamaura, S. Yoshikura, D. W. Yu, A. S. Zaitsev, J. Zeidler, F. Zou, B. Collen, R. M. Ewers, G. M. Mace, D. W. Purves, J. P. W. Scharlemann, A. Purvis, The database of the PREDICTS (Projecting Responses of Ecological Diversity In Changing Terrestrial Systems) project. </w:t>
      </w:r>
      <w:r w:rsidRPr="003B20A8">
        <w:rPr>
          <w:rFonts w:ascii="Arial" w:hAnsi="Arial" w:cs="Arial"/>
          <w:i/>
          <w:iCs/>
        </w:rPr>
        <w:t>Ecology and Evolution</w:t>
      </w:r>
      <w:r w:rsidRPr="003B20A8">
        <w:rPr>
          <w:rFonts w:ascii="Arial" w:hAnsi="Arial" w:cs="Arial"/>
        </w:rPr>
        <w:t xml:space="preserve">. </w:t>
      </w:r>
      <w:r w:rsidRPr="003B20A8">
        <w:rPr>
          <w:rFonts w:ascii="Arial" w:hAnsi="Arial" w:cs="Arial"/>
          <w:b/>
          <w:bCs/>
        </w:rPr>
        <w:t>7</w:t>
      </w:r>
      <w:r w:rsidRPr="003B20A8">
        <w:rPr>
          <w:rFonts w:ascii="Arial" w:hAnsi="Arial" w:cs="Arial"/>
        </w:rPr>
        <w:t>, 145–188 (2017).</w:t>
      </w:r>
    </w:p>
    <w:p w14:paraId="72B4F559" w14:textId="77777777" w:rsidR="003B20A8" w:rsidRPr="003B20A8" w:rsidRDefault="003B20A8" w:rsidP="003B20A8">
      <w:pPr>
        <w:pStyle w:val="Bibliography"/>
        <w:rPr>
          <w:rFonts w:ascii="Arial" w:hAnsi="Arial" w:cs="Arial"/>
        </w:rPr>
      </w:pPr>
      <w:r w:rsidRPr="003B20A8">
        <w:rPr>
          <w:rFonts w:ascii="Arial" w:hAnsi="Arial" w:cs="Arial"/>
        </w:rPr>
        <w:t xml:space="preserve">3. </w:t>
      </w:r>
      <w:r w:rsidRPr="003B20A8">
        <w:rPr>
          <w:rFonts w:ascii="Arial" w:hAnsi="Arial" w:cs="Arial"/>
        </w:rPr>
        <w:tab/>
        <w:t xml:space="preserve">J. Millard, C. L. Outhwaite, R. Kinnersley, R. Freeman, R. D. Gregory, O. Adedoja, S. Gavini, E. Kioko, M. Kuhlmann, J. Ollerton, Z.-X. Ren, T. Newbold, Global effects of land-use intensity on local pollinator biodiversity.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2</w:t>
      </w:r>
      <w:r w:rsidRPr="003B20A8">
        <w:rPr>
          <w:rFonts w:ascii="Arial" w:hAnsi="Arial" w:cs="Arial"/>
        </w:rPr>
        <w:t>, 2902 (2021).</w:t>
      </w:r>
    </w:p>
    <w:p w14:paraId="23355D15" w14:textId="77777777" w:rsidR="003B20A8" w:rsidRPr="003B20A8" w:rsidRDefault="003B20A8" w:rsidP="003B20A8">
      <w:pPr>
        <w:pStyle w:val="Bibliography"/>
        <w:rPr>
          <w:rFonts w:ascii="Arial" w:hAnsi="Arial" w:cs="Arial"/>
        </w:rPr>
      </w:pPr>
      <w:r w:rsidRPr="003B20A8">
        <w:rPr>
          <w:rFonts w:ascii="Arial" w:hAnsi="Arial" w:cs="Arial"/>
        </w:rPr>
        <w:t xml:space="preserve">4. </w:t>
      </w:r>
      <w:r w:rsidRPr="003B20A8">
        <w:rPr>
          <w:rFonts w:ascii="Arial" w:hAnsi="Arial" w:cs="Arial"/>
        </w:rPr>
        <w:tab/>
        <w:t xml:space="preserve">T. Newbold,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E. Weiher, H. J. White, R. M. Ewers, G. M. Mace, J. P. W. Scharlemann, A. Purvis, Global effects of land use on local terrestrial biodiversity. </w:t>
      </w:r>
      <w:r w:rsidRPr="003B20A8">
        <w:rPr>
          <w:rFonts w:ascii="Arial" w:hAnsi="Arial" w:cs="Arial"/>
          <w:i/>
          <w:iCs/>
        </w:rPr>
        <w:t>Nature</w:t>
      </w:r>
      <w:r w:rsidRPr="003B20A8">
        <w:rPr>
          <w:rFonts w:ascii="Arial" w:hAnsi="Arial" w:cs="Arial"/>
        </w:rPr>
        <w:t xml:space="preserve">. </w:t>
      </w:r>
      <w:r w:rsidRPr="003B20A8">
        <w:rPr>
          <w:rFonts w:ascii="Arial" w:hAnsi="Arial" w:cs="Arial"/>
          <w:b/>
          <w:bCs/>
        </w:rPr>
        <w:t>520</w:t>
      </w:r>
      <w:r w:rsidRPr="003B20A8">
        <w:rPr>
          <w:rFonts w:ascii="Arial" w:hAnsi="Arial" w:cs="Arial"/>
        </w:rPr>
        <w:t>, 45–50 (2015).</w:t>
      </w:r>
    </w:p>
    <w:p w14:paraId="5140AAF2" w14:textId="77777777" w:rsidR="003B20A8" w:rsidRPr="003B20A8" w:rsidRDefault="003B20A8" w:rsidP="003B20A8">
      <w:pPr>
        <w:pStyle w:val="Bibliography"/>
        <w:rPr>
          <w:rFonts w:ascii="Arial" w:hAnsi="Arial" w:cs="Arial"/>
        </w:rPr>
      </w:pPr>
      <w:r w:rsidRPr="003B20A8">
        <w:rPr>
          <w:rFonts w:ascii="Arial" w:hAnsi="Arial" w:cs="Arial"/>
        </w:rPr>
        <w:t xml:space="preserve">5. </w:t>
      </w:r>
      <w:r w:rsidRPr="003B20A8">
        <w:rPr>
          <w:rFonts w:ascii="Arial" w:hAnsi="Arial" w:cs="Arial"/>
        </w:rPr>
        <w:tab/>
        <w:t xml:space="preserve">J. W. Millard, R. Freeman, T. Newbold, Text-analysis reveals taxonomic and geographic disparities in animal pollination literature. </w:t>
      </w:r>
      <w:r w:rsidRPr="003B20A8">
        <w:rPr>
          <w:rFonts w:ascii="Arial" w:hAnsi="Arial" w:cs="Arial"/>
          <w:i/>
          <w:iCs/>
        </w:rPr>
        <w:t>Ecography</w:t>
      </w:r>
      <w:r w:rsidRPr="003B20A8">
        <w:rPr>
          <w:rFonts w:ascii="Arial" w:hAnsi="Arial" w:cs="Arial"/>
        </w:rPr>
        <w:t xml:space="preserve">. </w:t>
      </w:r>
      <w:r w:rsidRPr="003B20A8">
        <w:rPr>
          <w:rFonts w:ascii="Arial" w:hAnsi="Arial" w:cs="Arial"/>
          <w:b/>
          <w:bCs/>
        </w:rPr>
        <w:t>43</w:t>
      </w:r>
      <w:r w:rsidRPr="003B20A8">
        <w:rPr>
          <w:rFonts w:ascii="Arial" w:hAnsi="Arial" w:cs="Arial"/>
        </w:rPr>
        <w:t>, 44–59 (2020).</w:t>
      </w:r>
    </w:p>
    <w:p w14:paraId="38EAE839" w14:textId="77777777" w:rsidR="003B20A8" w:rsidRPr="003B20A8" w:rsidRDefault="003B20A8" w:rsidP="003B20A8">
      <w:pPr>
        <w:pStyle w:val="Bibliography"/>
        <w:rPr>
          <w:rFonts w:ascii="Arial" w:hAnsi="Arial" w:cs="Arial"/>
        </w:rPr>
      </w:pPr>
      <w:r w:rsidRPr="003B20A8">
        <w:rPr>
          <w:rFonts w:ascii="Arial" w:hAnsi="Arial" w:cs="Arial"/>
        </w:rPr>
        <w:t xml:space="preserve">6. </w:t>
      </w:r>
      <w:r w:rsidRPr="003B20A8">
        <w:rPr>
          <w:rFonts w:ascii="Arial" w:hAnsi="Arial" w:cs="Arial"/>
        </w:rPr>
        <w:tab/>
        <w:t xml:space="preserve">T. Newbold, L. N. Hudson, H. R. P. Phillips, S. L. L. Hill, S. Contu, I. Lysenko, A. Blandon, S. H. M. Butchart, H. L. Booth, J. Day, A. De Palma, M. L. K. Harrison, L. Kirkpatrick, E. Pynegar, A. Robinson, J. Simpson, G. M. Mace, J. P. W. Scharlemann, A. Purvis, A global model of the response of tropical and sub-tropical forest biodiversity to anthropogenic pressure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81</w:t>
      </w:r>
      <w:r w:rsidRPr="003B20A8">
        <w:rPr>
          <w:rFonts w:ascii="Arial" w:hAnsi="Arial" w:cs="Arial"/>
        </w:rPr>
        <w:t xml:space="preserve"> (2014), doi:10.1098/rspb.2014.1371.</w:t>
      </w:r>
    </w:p>
    <w:p w14:paraId="26DB922C" w14:textId="77777777" w:rsidR="003B20A8" w:rsidRPr="003B20A8" w:rsidRDefault="003B20A8" w:rsidP="003B20A8">
      <w:pPr>
        <w:pStyle w:val="Bibliography"/>
        <w:rPr>
          <w:rFonts w:ascii="Arial" w:hAnsi="Arial" w:cs="Arial"/>
        </w:rPr>
      </w:pPr>
      <w:r w:rsidRPr="003B20A8">
        <w:rPr>
          <w:rFonts w:ascii="Arial" w:hAnsi="Arial" w:cs="Arial"/>
        </w:rPr>
        <w:t xml:space="preserve">7. </w:t>
      </w:r>
      <w:r w:rsidRPr="003B20A8">
        <w:rPr>
          <w:rFonts w:ascii="Arial" w:hAnsi="Arial" w:cs="Arial"/>
        </w:rPr>
        <w:tab/>
        <w:t xml:space="preserve">I. Harris, T. J. Osborn, P. Jones, D. Lister, Version 4 of the CRU TS monthly high-resolution gridded multivariate climate dataset. </w:t>
      </w:r>
      <w:r w:rsidRPr="003B20A8">
        <w:rPr>
          <w:rFonts w:ascii="Arial" w:hAnsi="Arial" w:cs="Arial"/>
          <w:i/>
          <w:iCs/>
        </w:rPr>
        <w:t>Scientific Data</w:t>
      </w:r>
      <w:r w:rsidRPr="003B20A8">
        <w:rPr>
          <w:rFonts w:ascii="Arial" w:hAnsi="Arial" w:cs="Arial"/>
        </w:rPr>
        <w:t xml:space="preserve">. </w:t>
      </w:r>
      <w:r w:rsidRPr="003B20A8">
        <w:rPr>
          <w:rFonts w:ascii="Arial" w:hAnsi="Arial" w:cs="Arial"/>
          <w:b/>
          <w:bCs/>
        </w:rPr>
        <w:t>7</w:t>
      </w:r>
      <w:r w:rsidRPr="003B20A8">
        <w:rPr>
          <w:rFonts w:ascii="Arial" w:hAnsi="Arial" w:cs="Arial"/>
        </w:rPr>
        <w:t>, 1–18 (2020).</w:t>
      </w:r>
    </w:p>
    <w:p w14:paraId="5083760E" w14:textId="77777777" w:rsidR="003B20A8" w:rsidRPr="003B20A8" w:rsidRDefault="003B20A8" w:rsidP="003B20A8">
      <w:pPr>
        <w:pStyle w:val="Bibliography"/>
        <w:rPr>
          <w:rFonts w:ascii="Arial" w:hAnsi="Arial" w:cs="Arial"/>
        </w:rPr>
      </w:pPr>
      <w:r w:rsidRPr="003B20A8">
        <w:rPr>
          <w:rFonts w:ascii="Arial" w:hAnsi="Arial" w:cs="Arial"/>
        </w:rPr>
        <w:t xml:space="preserve">8. </w:t>
      </w:r>
      <w:r w:rsidRPr="003B20A8">
        <w:rPr>
          <w:rFonts w:ascii="Arial" w:hAnsi="Arial" w:cs="Arial"/>
        </w:rPr>
        <w:tab/>
        <w:t xml:space="preserve">C. L. Outhwaite, P. McCann, T. Newbold, Agriculture and climate change are reshaping insect biodiversity worldwide. </w:t>
      </w:r>
      <w:r w:rsidRPr="003B20A8">
        <w:rPr>
          <w:rFonts w:ascii="Arial" w:hAnsi="Arial" w:cs="Arial"/>
          <w:i/>
          <w:iCs/>
        </w:rPr>
        <w:t>Nature</w:t>
      </w:r>
      <w:r w:rsidRPr="003B20A8">
        <w:rPr>
          <w:rFonts w:ascii="Arial" w:hAnsi="Arial" w:cs="Arial"/>
        </w:rPr>
        <w:t xml:space="preserve">. </w:t>
      </w:r>
      <w:r w:rsidRPr="003B20A8">
        <w:rPr>
          <w:rFonts w:ascii="Arial" w:hAnsi="Arial" w:cs="Arial"/>
          <w:b/>
          <w:bCs/>
        </w:rPr>
        <w:t>605</w:t>
      </w:r>
      <w:r w:rsidRPr="003B20A8">
        <w:rPr>
          <w:rFonts w:ascii="Arial" w:hAnsi="Arial" w:cs="Arial"/>
        </w:rPr>
        <w:t>, 97–102 (2022).</w:t>
      </w:r>
    </w:p>
    <w:p w14:paraId="5E54C948"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9. </w:t>
      </w:r>
      <w:r w:rsidRPr="003B20A8">
        <w:rPr>
          <w:rFonts w:ascii="Arial" w:hAnsi="Arial" w:cs="Arial"/>
        </w:rPr>
        <w:tab/>
        <w:t xml:space="preserve">C. S. Mantyka-Pringle, T. G. Martin, J. R. Rhodes, Interactions between climate and habitat loss effects on biodiversity: a systematic review and meta-analysi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8</w:t>
      </w:r>
      <w:r w:rsidRPr="003B20A8">
        <w:rPr>
          <w:rFonts w:ascii="Arial" w:hAnsi="Arial" w:cs="Arial"/>
        </w:rPr>
        <w:t>, 1239–1252 (2011).</w:t>
      </w:r>
    </w:p>
    <w:p w14:paraId="75BAB2F5" w14:textId="77777777" w:rsidR="003B20A8" w:rsidRPr="003B20A8" w:rsidRDefault="003B20A8" w:rsidP="003B20A8">
      <w:pPr>
        <w:pStyle w:val="Bibliography"/>
        <w:rPr>
          <w:rFonts w:ascii="Arial" w:hAnsi="Arial" w:cs="Arial"/>
        </w:rPr>
      </w:pPr>
      <w:r w:rsidRPr="003B20A8">
        <w:rPr>
          <w:rFonts w:ascii="Arial" w:hAnsi="Arial" w:cs="Arial"/>
        </w:rPr>
        <w:t xml:space="preserve">10. </w:t>
      </w:r>
      <w:r w:rsidRPr="003B20A8">
        <w:rPr>
          <w:rFonts w:ascii="Arial" w:hAnsi="Arial" w:cs="Arial"/>
        </w:rPr>
        <w:tab/>
        <w:t xml:space="preserve">F. Johansson, G. Orizaola, V. Nilsson-Örtman, Temperate insects with narrow seasonal activity periods can be as vulnerable to climate change as tropical insect  species. </w:t>
      </w:r>
      <w:r w:rsidRPr="003B20A8">
        <w:rPr>
          <w:rFonts w:ascii="Arial" w:hAnsi="Arial" w:cs="Arial"/>
          <w:i/>
          <w:iCs/>
        </w:rPr>
        <w:t>Scientific Reports 2020 10:1</w:t>
      </w:r>
      <w:r w:rsidRPr="003B20A8">
        <w:rPr>
          <w:rFonts w:ascii="Arial" w:hAnsi="Arial" w:cs="Arial"/>
        </w:rPr>
        <w:t xml:space="preserve">. </w:t>
      </w:r>
      <w:r w:rsidRPr="003B20A8">
        <w:rPr>
          <w:rFonts w:ascii="Arial" w:hAnsi="Arial" w:cs="Arial"/>
          <w:b/>
          <w:bCs/>
        </w:rPr>
        <w:t>10</w:t>
      </w:r>
      <w:r w:rsidRPr="003B20A8">
        <w:rPr>
          <w:rFonts w:ascii="Arial" w:hAnsi="Arial" w:cs="Arial"/>
        </w:rPr>
        <w:t>, 1–8 (2020).</w:t>
      </w:r>
    </w:p>
    <w:p w14:paraId="16705F1C" w14:textId="77777777" w:rsidR="003B20A8" w:rsidRPr="003B20A8" w:rsidRDefault="003B20A8" w:rsidP="003B20A8">
      <w:pPr>
        <w:pStyle w:val="Bibliography"/>
        <w:rPr>
          <w:rFonts w:ascii="Arial" w:hAnsi="Arial" w:cs="Arial"/>
        </w:rPr>
      </w:pPr>
      <w:r w:rsidRPr="003B20A8">
        <w:rPr>
          <w:rFonts w:ascii="Arial" w:hAnsi="Arial" w:cs="Arial"/>
        </w:rPr>
        <w:t xml:space="preserve">11. </w:t>
      </w:r>
      <w:r w:rsidRPr="003B20A8">
        <w:rPr>
          <w:rFonts w:ascii="Arial" w:hAnsi="Arial" w:cs="Arial"/>
        </w:rPr>
        <w:tab/>
        <w:t xml:space="preserve">C. A. Deutsch, J. J. Tewksbury, R. B. Huey, K. S. Sheldon, C. K. Ghalambor, D. C. Haak, P. R. Martin, Impacts of climate warming on terrestrial ectotherms across latitude. </w:t>
      </w:r>
      <w:r w:rsidRPr="003B20A8">
        <w:rPr>
          <w:rFonts w:ascii="Arial" w:hAnsi="Arial" w:cs="Arial"/>
          <w:i/>
          <w:iCs/>
        </w:rPr>
        <w:t>Proceedings of the National Academy of Sciences</w:t>
      </w:r>
      <w:r w:rsidRPr="003B20A8">
        <w:rPr>
          <w:rFonts w:ascii="Arial" w:hAnsi="Arial" w:cs="Arial"/>
        </w:rPr>
        <w:t xml:space="preserve">. </w:t>
      </w:r>
      <w:r w:rsidRPr="003B20A8">
        <w:rPr>
          <w:rFonts w:ascii="Arial" w:hAnsi="Arial" w:cs="Arial"/>
          <w:b/>
          <w:bCs/>
        </w:rPr>
        <w:t>105</w:t>
      </w:r>
      <w:r w:rsidRPr="003B20A8">
        <w:rPr>
          <w:rFonts w:ascii="Arial" w:hAnsi="Arial" w:cs="Arial"/>
        </w:rPr>
        <w:t>, 6668–6672 (2008).</w:t>
      </w:r>
    </w:p>
    <w:p w14:paraId="6FFD839F" w14:textId="77777777" w:rsidR="003B20A8" w:rsidRPr="003B20A8" w:rsidRDefault="003B20A8" w:rsidP="003B20A8">
      <w:pPr>
        <w:pStyle w:val="Bibliography"/>
        <w:rPr>
          <w:rFonts w:ascii="Arial" w:hAnsi="Arial" w:cs="Arial"/>
        </w:rPr>
      </w:pPr>
      <w:r w:rsidRPr="003B20A8">
        <w:rPr>
          <w:rFonts w:ascii="Arial" w:hAnsi="Arial" w:cs="Arial"/>
        </w:rPr>
        <w:t xml:space="preserve">12. </w:t>
      </w:r>
      <w:r w:rsidRPr="003B20A8">
        <w:rPr>
          <w:rFonts w:ascii="Arial" w:hAnsi="Arial" w:cs="Arial"/>
        </w:rPr>
        <w:tab/>
        <w:t xml:space="preserve">A.-M. Klein, B. E. Vaissière, J. H. Cane, I. Steffan-Dewenter, S. A. Cunningham, C. Kremen, T. Tscharntke, Importance of pollinators in changing landscapes for world crop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74</w:t>
      </w:r>
      <w:r w:rsidRPr="003B20A8">
        <w:rPr>
          <w:rFonts w:ascii="Arial" w:hAnsi="Arial" w:cs="Arial"/>
        </w:rPr>
        <w:t>, 303–313 (2007).</w:t>
      </w:r>
    </w:p>
    <w:p w14:paraId="6BAF4B6B" w14:textId="77777777" w:rsidR="003B20A8" w:rsidRPr="003B20A8" w:rsidRDefault="003B20A8" w:rsidP="003B20A8">
      <w:pPr>
        <w:pStyle w:val="Bibliography"/>
        <w:rPr>
          <w:rFonts w:ascii="Arial" w:hAnsi="Arial" w:cs="Arial"/>
        </w:rPr>
      </w:pPr>
      <w:r w:rsidRPr="003B20A8">
        <w:rPr>
          <w:rFonts w:ascii="Arial" w:hAnsi="Arial" w:cs="Arial"/>
        </w:rPr>
        <w:t xml:space="preserve">13. </w:t>
      </w:r>
      <w:r w:rsidRPr="003B20A8">
        <w:rPr>
          <w:rFonts w:ascii="Arial" w:hAnsi="Arial" w:cs="Arial"/>
        </w:rPr>
        <w:tab/>
        <w:t xml:space="preserve">B. A. Woodcock, M. P. D. Garratt, G. D. Powney, R. F. Shaw, J. L. Osborne, J. Soroka, S. A. M. Lindström, D. Stanley, P. Ouvrard, M. E. Edwards, F. Jauker, M. E. McCracken, Y. Zou, S. G. Potts, M. Rundlöf, J. A. Noriega, A. Greenop, H. G. Smith, R. Bommarco, W. van der Werf, J. C. Stout, I. Steffan-Dewenter, L. Morandin, J. M. Bullock, R. F. Pywell, Meta-analysis reveals that pollinator functional diversity and abundance enhance crop pollination and yield.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0</w:t>
      </w:r>
      <w:r w:rsidRPr="003B20A8">
        <w:rPr>
          <w:rFonts w:ascii="Arial" w:hAnsi="Arial" w:cs="Arial"/>
        </w:rPr>
        <w:t>, 1481 (2019).</w:t>
      </w:r>
    </w:p>
    <w:p w14:paraId="3EED2E00" w14:textId="77777777" w:rsidR="003B20A8" w:rsidRPr="003B20A8" w:rsidRDefault="003B20A8" w:rsidP="003B20A8">
      <w:pPr>
        <w:pStyle w:val="Bibliography"/>
        <w:rPr>
          <w:rFonts w:ascii="Arial" w:hAnsi="Arial" w:cs="Arial"/>
        </w:rPr>
      </w:pPr>
      <w:r w:rsidRPr="003B20A8">
        <w:rPr>
          <w:rFonts w:ascii="Arial" w:hAnsi="Arial" w:cs="Arial"/>
        </w:rPr>
        <w:t xml:space="preserve">14. </w:t>
      </w:r>
      <w:r w:rsidRPr="003B20A8">
        <w:rPr>
          <w:rFonts w:ascii="Arial" w:hAnsi="Arial" w:cs="Arial"/>
        </w:rPr>
        <w:tab/>
        <w:t xml:space="preserve">M. Dainese, E. A. Martin, M. A. Aizen, M. Albrecht, I. Bartomeus, R. Bommarco, L. G. Carvalheiro, R. Chaplin-Kramer, V. Gagic, L. A. Garibaldi, J. Ghazoul, H. Grab, M. Jonsson, D. S. Karp, C. M. Kennedy, D. Kleijn, C. Kremen, D. A. Landis, D. K. Letourneau, L. Marini, K. Poveda, R. Rader, H. G. Smith, T. Tscharntke, G. K. S. Andersson, I. Badenhausser, S. Baensch, A. D. M. Bezerra, F. J. J. A. Bianchi, V. Boreux, V. Bretagnolle, B. Caballero-Lopez, P. Cavigliasso, A. Ćetković, N. P. Chacoff, A. Classen, S. Cusser, F. D. da S. e Silva, G. A. de Groot, J. H. Dudenhöffer, J. Ekroos, T. Fijen, P. Franck, B. M. Freitas, M. P. D. Garratt, C. Gratton, J. Hipólito, A. Holzschuh, L. Hunt, A. L. Iverson, S. Jha, T. Keasar, T. N. Kim, M. Kishinevsky, B. K. Klatt, A.-M. Klein, K. M. Krewenka, S. Krishnan, A. E. Larsen, C. Lavigne, H. Liere, B. Maas, R. E. Mallinger, E. M. Pachon, A. Martínez-Salinas, T. D. Meehan, M. G. E. Mitchell, G. A. R. Molina, M. Nesper, L. Nilsson, M. E. O’Rourke, M. K. Peters, M. Plećaš, S. G. Potts, D. de L. Ramos, J. A. Rosenheim, M. Rundlöf, A. Rusch, A. Sáez, J. Scheper, M. Schleuning, J. M. Schmack, A. R. Sciligo, C. Seymour, D. A. Stanley, R. Stewart, J. C. Stout, L. Sutter, M. B. Takada, H. Taki, G. Tamburini, M. Tschumi, B. F. Viana, C. Westphal, B. K. Willcox, S. D. Wratten, A. Yoshioka, C. Zaragoza-Trello, W. Zhang, Y. Zou, I. Steffan-Dewenter, A global synthesis reveals biodiversity-mediated benefits for crop production.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5</w:t>
      </w:r>
      <w:r w:rsidRPr="003B20A8">
        <w:rPr>
          <w:rFonts w:ascii="Arial" w:hAnsi="Arial" w:cs="Arial"/>
        </w:rPr>
        <w:t>, eaax0121 (2019).</w:t>
      </w:r>
    </w:p>
    <w:p w14:paraId="2C0A7FA8" w14:textId="77777777" w:rsidR="003B20A8" w:rsidRPr="003B20A8" w:rsidRDefault="003B20A8" w:rsidP="003B20A8">
      <w:pPr>
        <w:pStyle w:val="Bibliography"/>
        <w:rPr>
          <w:rFonts w:ascii="Arial" w:hAnsi="Arial" w:cs="Arial"/>
        </w:rPr>
      </w:pPr>
      <w:r w:rsidRPr="003B20A8">
        <w:rPr>
          <w:rFonts w:ascii="Arial" w:hAnsi="Arial" w:cs="Arial"/>
        </w:rPr>
        <w:t xml:space="preserve">15. </w:t>
      </w:r>
      <w:r w:rsidRPr="003B20A8">
        <w:rPr>
          <w:rFonts w:ascii="Arial" w:hAnsi="Arial" w:cs="Arial"/>
        </w:rPr>
        <w:tab/>
        <w:t xml:space="preserve">C. Brittain, C. Kremen, A.-M. Klein, Biodiversity buffers pollination from changes in environmental condition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9</w:t>
      </w:r>
      <w:r w:rsidRPr="003B20A8">
        <w:rPr>
          <w:rFonts w:ascii="Arial" w:hAnsi="Arial" w:cs="Arial"/>
        </w:rPr>
        <w:t>, 540–547 (2013).</w:t>
      </w:r>
    </w:p>
    <w:p w14:paraId="29D018B7" w14:textId="77777777" w:rsidR="003B20A8" w:rsidRPr="003B20A8" w:rsidRDefault="003B20A8" w:rsidP="003B20A8">
      <w:pPr>
        <w:pStyle w:val="Bibliography"/>
        <w:rPr>
          <w:rFonts w:ascii="Arial" w:hAnsi="Arial" w:cs="Arial"/>
        </w:rPr>
      </w:pPr>
      <w:r w:rsidRPr="003B20A8">
        <w:rPr>
          <w:rFonts w:ascii="Arial" w:hAnsi="Arial" w:cs="Arial"/>
        </w:rPr>
        <w:t xml:space="preserve">16. </w:t>
      </w:r>
      <w:r w:rsidRPr="003B20A8">
        <w:rPr>
          <w:rFonts w:ascii="Arial" w:hAnsi="Arial" w:cs="Arial"/>
        </w:rPr>
        <w:tab/>
        <w:t xml:space="preserve">C. Ganuza, S. Redlich, J. Uhler, C. Tobisch, S. Rojas-Botero, M. K. Peters, J. Zhang, C. S. Benjamin, J. Englmeier, J. Ewald, U. Fricke, M. Haensel, J. Kollmann, R. Riebl, L. Uphus, J. Müller, I. Steffan-Dewenter, Interactive effects of climate and land use on pollinator diversity differ among taxa and scal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8</w:t>
      </w:r>
      <w:r w:rsidRPr="003B20A8">
        <w:rPr>
          <w:rFonts w:ascii="Arial" w:hAnsi="Arial" w:cs="Arial"/>
        </w:rPr>
        <w:t>, eabm9359 (2022).</w:t>
      </w:r>
    </w:p>
    <w:p w14:paraId="2F50DF4D" w14:textId="77777777" w:rsidR="003B20A8" w:rsidRPr="003B20A8" w:rsidRDefault="003B20A8" w:rsidP="003B20A8">
      <w:pPr>
        <w:pStyle w:val="Bibliography"/>
        <w:rPr>
          <w:rFonts w:ascii="Arial" w:hAnsi="Arial" w:cs="Arial"/>
        </w:rPr>
      </w:pPr>
      <w:r w:rsidRPr="003B20A8">
        <w:rPr>
          <w:rFonts w:ascii="Arial" w:hAnsi="Arial" w:cs="Arial"/>
        </w:rPr>
        <w:t xml:space="preserve">17. </w:t>
      </w:r>
      <w:r w:rsidRPr="003B20A8">
        <w:rPr>
          <w:rFonts w:ascii="Arial" w:hAnsi="Arial" w:cs="Arial"/>
        </w:rPr>
        <w:tab/>
        <w:t xml:space="preserve">C. Zaragoza-Trello, M. Vilà, I. Bartomeus, Interaction between warming and landscape foraging resource availability on solitary bee reproduction. </w:t>
      </w:r>
      <w:r w:rsidRPr="003B20A8">
        <w:rPr>
          <w:rFonts w:ascii="Arial" w:hAnsi="Arial" w:cs="Arial"/>
          <w:i/>
          <w:iCs/>
        </w:rPr>
        <w:t>Journal of Animal Ecology</w:t>
      </w:r>
      <w:r w:rsidRPr="003B20A8">
        <w:rPr>
          <w:rFonts w:ascii="Arial" w:hAnsi="Arial" w:cs="Arial"/>
        </w:rPr>
        <w:t xml:space="preserve">. </w:t>
      </w:r>
      <w:r w:rsidRPr="003B20A8">
        <w:rPr>
          <w:rFonts w:ascii="Arial" w:hAnsi="Arial" w:cs="Arial"/>
          <w:b/>
          <w:bCs/>
        </w:rPr>
        <w:t>90</w:t>
      </w:r>
      <w:r w:rsidRPr="003B20A8">
        <w:rPr>
          <w:rFonts w:ascii="Arial" w:hAnsi="Arial" w:cs="Arial"/>
        </w:rPr>
        <w:t>, 2536–2546 (2021).</w:t>
      </w:r>
    </w:p>
    <w:p w14:paraId="4C935700"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18. </w:t>
      </w:r>
      <w:r w:rsidRPr="003B20A8">
        <w:rPr>
          <w:rFonts w:ascii="Arial" w:hAnsi="Arial" w:cs="Arial"/>
        </w:rPr>
        <w:tab/>
        <w:t xml:space="preserve">C. Monfreda, N. Ramankutty, J. A. Foley, Farming the planet: 2. Geographic distribution of crop areas, yields, physiological types, and net primary production in the year 2000. </w:t>
      </w:r>
      <w:r w:rsidRPr="003B20A8">
        <w:rPr>
          <w:rFonts w:ascii="Arial" w:hAnsi="Arial" w:cs="Arial"/>
          <w:i/>
          <w:iCs/>
        </w:rPr>
        <w:t>Global Biogeochemical Cycles</w:t>
      </w:r>
      <w:r w:rsidRPr="003B20A8">
        <w:rPr>
          <w:rFonts w:ascii="Arial" w:hAnsi="Arial" w:cs="Arial"/>
        </w:rPr>
        <w:t xml:space="preserve">. </w:t>
      </w:r>
      <w:r w:rsidRPr="003B20A8">
        <w:rPr>
          <w:rFonts w:ascii="Arial" w:hAnsi="Arial" w:cs="Arial"/>
          <w:b/>
          <w:bCs/>
        </w:rPr>
        <w:t>22</w:t>
      </w:r>
      <w:r w:rsidRPr="003B20A8">
        <w:rPr>
          <w:rFonts w:ascii="Arial" w:hAnsi="Arial" w:cs="Arial"/>
        </w:rPr>
        <w:t>, GB1022 (2008).</w:t>
      </w:r>
    </w:p>
    <w:p w14:paraId="4B7D8686" w14:textId="77777777" w:rsidR="003B20A8" w:rsidRPr="003B20A8" w:rsidRDefault="003B20A8" w:rsidP="003B20A8">
      <w:pPr>
        <w:pStyle w:val="Bibliography"/>
        <w:rPr>
          <w:rFonts w:ascii="Arial" w:hAnsi="Arial" w:cs="Arial"/>
        </w:rPr>
      </w:pPr>
      <w:r w:rsidRPr="003B20A8">
        <w:rPr>
          <w:rFonts w:ascii="Arial" w:hAnsi="Arial" w:cs="Arial"/>
        </w:rPr>
        <w:t xml:space="preserve">19. </w:t>
      </w:r>
      <w:r w:rsidRPr="003B20A8">
        <w:rPr>
          <w:rFonts w:ascii="Arial" w:hAnsi="Arial" w:cs="Arial"/>
        </w:rPr>
        <w:tab/>
        <w:t xml:space="preserve">K. Frieler, S. Lange, F. Piontek, C. P. O. Reyer, J. Schewe, L. Warszawski, F. Zhao, L. Chini, S. Denvil, K. Emanuel, T. Geiger, K. Halladay, G. Hurtt, M. Mengel, D. Murakami, S. Ostberg, A. Popp, R. Riva, M. Stevanovic, T. Suzuki, J. Volkholz, E. Burke, P. Ciais, K. Ebi, T. D. Eddy, J. Elliott, E. Galbraith, S. N. Gosling, F. Hattermann, T. Hickler, J. Hinkel, C. Hof, V. Huber, J. Jägermeyr, V. Krysanova, R. Marcé, H. M. Schmied, I. Mouratiadou, D. Pierson, D. P. Tittensor, R. Vautard, M. Van Vliet, M. F. Biber, R. A. Betts, B. L. Bodirsky, D. Deryng, S. Frolking, C. D. Jones, H. K. Lotze, H. Lotze-Campen, R. Sahajpal, K. Thonicke, H. Tian, Y. Yamagata, Assessing the impacts of 1.5 • C global warming-simulation protocol of the Inter-Sectoral Impact Model Intercomparison Project (ISIMIP2b). </w:t>
      </w:r>
      <w:r w:rsidRPr="003B20A8">
        <w:rPr>
          <w:rFonts w:ascii="Arial" w:hAnsi="Arial" w:cs="Arial"/>
          <w:i/>
          <w:iCs/>
        </w:rPr>
        <w:t>Geosci. Model Dev</w:t>
      </w:r>
      <w:r w:rsidRPr="003B20A8">
        <w:rPr>
          <w:rFonts w:ascii="Arial" w:hAnsi="Arial" w:cs="Arial"/>
        </w:rPr>
        <w:t xml:space="preserve">. </w:t>
      </w:r>
      <w:r w:rsidRPr="003B20A8">
        <w:rPr>
          <w:rFonts w:ascii="Arial" w:hAnsi="Arial" w:cs="Arial"/>
          <w:b/>
          <w:bCs/>
        </w:rPr>
        <w:t>10</w:t>
      </w:r>
      <w:r w:rsidRPr="003B20A8">
        <w:rPr>
          <w:rFonts w:ascii="Arial" w:hAnsi="Arial" w:cs="Arial"/>
        </w:rPr>
        <w:t>, 4321–4345 (2017).</w:t>
      </w:r>
    </w:p>
    <w:p w14:paraId="299E8F42" w14:textId="77777777" w:rsidR="003B20A8" w:rsidRPr="003B20A8" w:rsidRDefault="003B20A8" w:rsidP="003B20A8">
      <w:pPr>
        <w:pStyle w:val="Bibliography"/>
        <w:rPr>
          <w:rFonts w:ascii="Arial" w:hAnsi="Arial" w:cs="Arial"/>
        </w:rPr>
      </w:pPr>
      <w:r w:rsidRPr="003B20A8">
        <w:rPr>
          <w:rFonts w:ascii="Arial" w:hAnsi="Arial" w:cs="Arial"/>
        </w:rPr>
        <w:t xml:space="preserve">20. </w:t>
      </w:r>
      <w:r w:rsidRPr="003B20A8">
        <w:rPr>
          <w:rFonts w:ascii="Arial" w:hAnsi="Arial" w:cs="Arial"/>
        </w:rPr>
        <w:tab/>
        <w:t xml:space="preserve">D. P. van Vuuren, J. Edmonds, M. Kainuma, K. Riahi, A. Thomson, K. Hibbard, G. C. Hurtt, T. Kram, V. Krey, J.-F. Lamarque, T. Masui, M. Meinshausen, N. Nakicenovic, S. J. Smith, S. K. Rose, The representative concentration pathways: an overview. </w:t>
      </w:r>
      <w:r w:rsidRPr="003B20A8">
        <w:rPr>
          <w:rFonts w:ascii="Arial" w:hAnsi="Arial" w:cs="Arial"/>
          <w:i/>
          <w:iCs/>
        </w:rPr>
        <w:t>Climatic Change 2011 109:1</w:t>
      </w:r>
      <w:r w:rsidRPr="003B20A8">
        <w:rPr>
          <w:rFonts w:ascii="Arial" w:hAnsi="Arial" w:cs="Arial"/>
        </w:rPr>
        <w:t xml:space="preserve">. </w:t>
      </w:r>
      <w:r w:rsidRPr="003B20A8">
        <w:rPr>
          <w:rFonts w:ascii="Arial" w:hAnsi="Arial" w:cs="Arial"/>
          <w:b/>
          <w:bCs/>
        </w:rPr>
        <w:t>109</w:t>
      </w:r>
      <w:r w:rsidRPr="003B20A8">
        <w:rPr>
          <w:rFonts w:ascii="Arial" w:hAnsi="Arial" w:cs="Arial"/>
        </w:rPr>
        <w:t>, 5–31 (2011).</w:t>
      </w:r>
    </w:p>
    <w:p w14:paraId="42EAA2E1" w14:textId="77777777" w:rsidR="003B20A8" w:rsidRPr="003B20A8" w:rsidRDefault="003B20A8" w:rsidP="003B20A8">
      <w:pPr>
        <w:pStyle w:val="Bibliography"/>
        <w:rPr>
          <w:rFonts w:ascii="Arial" w:hAnsi="Arial" w:cs="Arial"/>
        </w:rPr>
      </w:pPr>
      <w:r w:rsidRPr="003B20A8">
        <w:rPr>
          <w:rFonts w:ascii="Arial" w:hAnsi="Arial" w:cs="Arial"/>
        </w:rPr>
        <w:t xml:space="preserve">21. </w:t>
      </w:r>
      <w:r w:rsidRPr="003B20A8">
        <w:rPr>
          <w:rFonts w:ascii="Arial" w:hAnsi="Arial" w:cs="Arial"/>
        </w:rPr>
        <w:tab/>
        <w:t xml:space="preserve">J. Rogelj, M. Meinshausen, R. Knutti, Global warming under old and new scenarios using IPCC climate sensitivity range estimates. </w:t>
      </w:r>
      <w:r w:rsidRPr="003B20A8">
        <w:rPr>
          <w:rFonts w:ascii="Arial" w:hAnsi="Arial" w:cs="Arial"/>
          <w:i/>
          <w:iCs/>
        </w:rPr>
        <w:t>Nature Clim Change</w:t>
      </w:r>
      <w:r w:rsidRPr="003B20A8">
        <w:rPr>
          <w:rFonts w:ascii="Arial" w:hAnsi="Arial" w:cs="Arial"/>
        </w:rPr>
        <w:t xml:space="preserve">. </w:t>
      </w:r>
      <w:r w:rsidRPr="003B20A8">
        <w:rPr>
          <w:rFonts w:ascii="Arial" w:hAnsi="Arial" w:cs="Arial"/>
          <w:b/>
          <w:bCs/>
        </w:rPr>
        <w:t>2</w:t>
      </w:r>
      <w:r w:rsidRPr="003B20A8">
        <w:rPr>
          <w:rFonts w:ascii="Arial" w:hAnsi="Arial" w:cs="Arial"/>
        </w:rPr>
        <w:t>, 248–253 (2012).</w:t>
      </w:r>
    </w:p>
    <w:p w14:paraId="3E776BA7" w14:textId="77777777" w:rsidR="003B20A8" w:rsidRPr="003B20A8" w:rsidRDefault="003B20A8" w:rsidP="003B20A8">
      <w:pPr>
        <w:pStyle w:val="Bibliography"/>
        <w:rPr>
          <w:rFonts w:ascii="Arial" w:hAnsi="Arial" w:cs="Arial"/>
        </w:rPr>
      </w:pPr>
      <w:r w:rsidRPr="003B20A8">
        <w:rPr>
          <w:rFonts w:ascii="Arial" w:hAnsi="Arial" w:cs="Arial"/>
        </w:rPr>
        <w:t xml:space="preserve">22. </w:t>
      </w:r>
      <w:r w:rsidRPr="003B20A8">
        <w:rPr>
          <w:rFonts w:ascii="Arial" w:hAnsi="Arial" w:cs="Arial"/>
        </w:rPr>
        <w:tab/>
        <w:t xml:space="preserve">M. A. Aizen, L. A. Garibaldi, L. D. Harder, Myth and reality of a global crisis for agricultural pollination. </w:t>
      </w:r>
      <w:r w:rsidRPr="003B20A8">
        <w:rPr>
          <w:rFonts w:ascii="Arial" w:hAnsi="Arial" w:cs="Arial"/>
          <w:i/>
          <w:iCs/>
        </w:rPr>
        <w:t>Ecol. Austral</w:t>
      </w:r>
      <w:r w:rsidRPr="003B20A8">
        <w:rPr>
          <w:rFonts w:ascii="Arial" w:hAnsi="Arial" w:cs="Arial"/>
        </w:rPr>
        <w:t xml:space="preserve">. </w:t>
      </w:r>
      <w:r w:rsidRPr="003B20A8">
        <w:rPr>
          <w:rFonts w:ascii="Arial" w:hAnsi="Arial" w:cs="Arial"/>
          <w:b/>
          <w:bCs/>
        </w:rPr>
        <w:t>32</w:t>
      </w:r>
      <w:r w:rsidRPr="003B20A8">
        <w:rPr>
          <w:rFonts w:ascii="Arial" w:hAnsi="Arial" w:cs="Arial"/>
        </w:rPr>
        <w:t>, 698–715 (2022).</w:t>
      </w:r>
    </w:p>
    <w:p w14:paraId="0669BE50" w14:textId="77777777" w:rsidR="003B20A8" w:rsidRPr="003B20A8" w:rsidRDefault="003B20A8" w:rsidP="003B20A8">
      <w:pPr>
        <w:pStyle w:val="Bibliography"/>
        <w:rPr>
          <w:rFonts w:ascii="Arial" w:hAnsi="Arial" w:cs="Arial"/>
        </w:rPr>
      </w:pPr>
      <w:r w:rsidRPr="003B20A8">
        <w:rPr>
          <w:rFonts w:ascii="Arial" w:hAnsi="Arial" w:cs="Arial"/>
        </w:rPr>
        <w:t xml:space="preserve">23. </w:t>
      </w:r>
      <w:r w:rsidRPr="003B20A8">
        <w:rPr>
          <w:rFonts w:ascii="Arial" w:hAnsi="Arial" w:cs="Arial"/>
        </w:rPr>
        <w:tab/>
        <w:t xml:space="preserve">A. South, rworldmap : a new R package for mapping global data. </w:t>
      </w:r>
      <w:r w:rsidRPr="003B20A8">
        <w:rPr>
          <w:rFonts w:ascii="Arial" w:hAnsi="Arial" w:cs="Arial"/>
          <w:i/>
          <w:iCs/>
        </w:rPr>
        <w:t>The R Journal</w:t>
      </w:r>
      <w:r w:rsidRPr="003B20A8">
        <w:rPr>
          <w:rFonts w:ascii="Arial" w:hAnsi="Arial" w:cs="Arial"/>
        </w:rPr>
        <w:t xml:space="preserve">. </w:t>
      </w:r>
      <w:r w:rsidRPr="003B20A8">
        <w:rPr>
          <w:rFonts w:ascii="Arial" w:hAnsi="Arial" w:cs="Arial"/>
          <w:b/>
          <w:bCs/>
        </w:rPr>
        <w:t>3</w:t>
      </w:r>
      <w:r w:rsidRPr="003B20A8">
        <w:rPr>
          <w:rFonts w:ascii="Arial" w:hAnsi="Arial" w:cs="Arial"/>
        </w:rPr>
        <w:t>, 35 (2011).</w:t>
      </w:r>
    </w:p>
    <w:p w14:paraId="21B6B1F8" w14:textId="77777777" w:rsidR="003B20A8" w:rsidRPr="003B20A8" w:rsidRDefault="003B20A8" w:rsidP="003B20A8">
      <w:pPr>
        <w:pStyle w:val="Bibliography"/>
        <w:rPr>
          <w:rFonts w:ascii="Arial" w:hAnsi="Arial" w:cs="Arial"/>
        </w:rPr>
      </w:pPr>
      <w:r w:rsidRPr="003B20A8">
        <w:rPr>
          <w:rFonts w:ascii="Arial" w:hAnsi="Arial" w:cs="Arial"/>
        </w:rPr>
        <w:t xml:space="preserve">24. </w:t>
      </w:r>
      <w:r w:rsidRPr="003B20A8">
        <w:rPr>
          <w:rFonts w:ascii="Arial" w:hAnsi="Arial" w:cs="Arial"/>
        </w:rPr>
        <w:tab/>
        <w:t>FAO, “Producer prices &amp; crops and livestock products” (2022).</w:t>
      </w:r>
    </w:p>
    <w:p w14:paraId="78D645B1" w14:textId="77777777" w:rsidR="003B20A8" w:rsidRPr="003B20A8" w:rsidRDefault="003B20A8" w:rsidP="003B20A8">
      <w:pPr>
        <w:pStyle w:val="Bibliography"/>
        <w:rPr>
          <w:rFonts w:ascii="Arial" w:hAnsi="Arial" w:cs="Arial"/>
        </w:rPr>
      </w:pPr>
      <w:r w:rsidRPr="003B20A8">
        <w:rPr>
          <w:rFonts w:ascii="Arial" w:hAnsi="Arial" w:cs="Arial"/>
        </w:rPr>
        <w:t xml:space="preserve">25. </w:t>
      </w:r>
      <w:r w:rsidRPr="003B20A8">
        <w:rPr>
          <w:rFonts w:ascii="Arial" w:hAnsi="Arial" w:cs="Arial"/>
        </w:rPr>
        <w:tab/>
        <w:t xml:space="preserve">F. D. S. Silva, L. G. Carvalheiro, J. Aguirre-Gutiérrez, M. Lucotte, K. Guidoni-Martins, F. Mertens, Virtual pollination trade uncovers global dependence on biodiversity of developing countri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7</w:t>
      </w:r>
      <w:r w:rsidRPr="003B20A8">
        <w:rPr>
          <w:rFonts w:ascii="Arial" w:hAnsi="Arial" w:cs="Arial"/>
        </w:rPr>
        <w:t>, eabe6636 (2021).</w:t>
      </w:r>
    </w:p>
    <w:p w14:paraId="3F217663" w14:textId="1BDD89DB" w:rsidR="007E3A54" w:rsidRDefault="007E3A54" w:rsidP="003C0E9B">
      <w:pPr>
        <w:suppressLineNumbers/>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3C0E9B">
      <w:pPr>
        <w:suppressLineNumbers/>
        <w:spacing w:line="480" w:lineRule="auto"/>
        <w:rPr>
          <w:rFonts w:ascii="Arial" w:hAnsi="Arial" w:cs="Arial"/>
          <w:b/>
          <w:bCs/>
          <w:sz w:val="28"/>
          <w:szCs w:val="28"/>
        </w:rPr>
      </w:pPr>
    </w:p>
    <w:p w14:paraId="5EAE9965" w14:textId="77777777" w:rsidR="007E3A54" w:rsidRDefault="007E3A54" w:rsidP="003C0E9B">
      <w:pPr>
        <w:suppressLineNumbers/>
        <w:spacing w:line="480" w:lineRule="auto"/>
        <w:rPr>
          <w:rFonts w:ascii="Arial" w:hAnsi="Arial" w:cs="Arial"/>
          <w:b/>
          <w:bCs/>
          <w:sz w:val="28"/>
          <w:szCs w:val="28"/>
        </w:rPr>
      </w:pPr>
    </w:p>
    <w:p w14:paraId="029EEA7C" w14:textId="77777777" w:rsidR="007E3A54" w:rsidRDefault="007E3A54" w:rsidP="003C0E9B">
      <w:pPr>
        <w:suppressLineNumbers/>
        <w:spacing w:line="480" w:lineRule="auto"/>
        <w:rPr>
          <w:rFonts w:ascii="Arial" w:hAnsi="Arial" w:cs="Arial"/>
          <w:b/>
          <w:bCs/>
          <w:sz w:val="28"/>
          <w:szCs w:val="28"/>
        </w:rPr>
      </w:pPr>
    </w:p>
    <w:p w14:paraId="120084FF" w14:textId="77777777" w:rsidR="007E3A54" w:rsidRDefault="007E3A54" w:rsidP="003C0E9B">
      <w:pPr>
        <w:suppressLineNumbers/>
        <w:spacing w:line="480" w:lineRule="auto"/>
        <w:rPr>
          <w:rFonts w:ascii="Arial" w:hAnsi="Arial" w:cs="Arial"/>
          <w:b/>
          <w:bCs/>
          <w:sz w:val="28"/>
          <w:szCs w:val="28"/>
        </w:rPr>
      </w:pPr>
    </w:p>
    <w:p w14:paraId="47357D8C" w14:textId="4FF5F25F" w:rsidR="0049622F" w:rsidRPr="007656C4" w:rsidRDefault="0049622F" w:rsidP="003C0E9B">
      <w:pPr>
        <w:pStyle w:val="NoSpacing"/>
        <w:suppressLineNumbers/>
        <w:rPr>
          <w:rFonts w:ascii="Arial" w:hAnsi="Arial" w:cs="Arial"/>
        </w:rPr>
      </w:pPr>
    </w:p>
    <w:sectPr w:rsidR="0049622F" w:rsidRPr="007656C4" w:rsidSect="003C0E9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B8F83" w14:textId="77777777" w:rsidR="00810DD5" w:rsidRDefault="00810DD5" w:rsidP="00D61884">
      <w:pPr>
        <w:spacing w:after="0" w:line="240" w:lineRule="auto"/>
      </w:pPr>
      <w:r>
        <w:separator/>
      </w:r>
    </w:p>
  </w:endnote>
  <w:endnote w:type="continuationSeparator" w:id="0">
    <w:p w14:paraId="6FB12143" w14:textId="77777777" w:rsidR="00810DD5" w:rsidRDefault="00810DD5"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0AC60" w14:textId="77777777" w:rsidR="00810DD5" w:rsidRDefault="00810DD5" w:rsidP="00D61884">
      <w:pPr>
        <w:spacing w:after="0" w:line="240" w:lineRule="auto"/>
      </w:pPr>
      <w:r>
        <w:separator/>
      </w:r>
    </w:p>
  </w:footnote>
  <w:footnote w:type="continuationSeparator" w:id="0">
    <w:p w14:paraId="4BB7173E" w14:textId="77777777" w:rsidR="00810DD5" w:rsidRDefault="00810DD5"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17753"/>
    <w:rsid w:val="00023AF5"/>
    <w:rsid w:val="00033C73"/>
    <w:rsid w:val="000352D5"/>
    <w:rsid w:val="00044E34"/>
    <w:rsid w:val="00046EF8"/>
    <w:rsid w:val="00054306"/>
    <w:rsid w:val="00061FE2"/>
    <w:rsid w:val="000657CC"/>
    <w:rsid w:val="000700AC"/>
    <w:rsid w:val="00075D92"/>
    <w:rsid w:val="00076C02"/>
    <w:rsid w:val="00083270"/>
    <w:rsid w:val="00084A22"/>
    <w:rsid w:val="00084F53"/>
    <w:rsid w:val="00085473"/>
    <w:rsid w:val="000902F3"/>
    <w:rsid w:val="00094BF6"/>
    <w:rsid w:val="000A057D"/>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1573"/>
    <w:rsid w:val="00174BFF"/>
    <w:rsid w:val="00180505"/>
    <w:rsid w:val="001A055E"/>
    <w:rsid w:val="001A105B"/>
    <w:rsid w:val="001A350D"/>
    <w:rsid w:val="001A3F43"/>
    <w:rsid w:val="001C0237"/>
    <w:rsid w:val="001C0610"/>
    <w:rsid w:val="001C47DE"/>
    <w:rsid w:val="001C4BB0"/>
    <w:rsid w:val="001D3004"/>
    <w:rsid w:val="001D7048"/>
    <w:rsid w:val="001E023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73A"/>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314E"/>
    <w:rsid w:val="00396068"/>
    <w:rsid w:val="003A1CA5"/>
    <w:rsid w:val="003A4115"/>
    <w:rsid w:val="003A4BDC"/>
    <w:rsid w:val="003A5C11"/>
    <w:rsid w:val="003B20A8"/>
    <w:rsid w:val="003B56F8"/>
    <w:rsid w:val="003B5F54"/>
    <w:rsid w:val="003C0E9B"/>
    <w:rsid w:val="003C2D30"/>
    <w:rsid w:val="003C776D"/>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D7C39"/>
    <w:rsid w:val="004E058B"/>
    <w:rsid w:val="004E1609"/>
    <w:rsid w:val="004E3CDA"/>
    <w:rsid w:val="004E7E7B"/>
    <w:rsid w:val="004F49B5"/>
    <w:rsid w:val="004F5B80"/>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B5C0F"/>
    <w:rsid w:val="005C03A5"/>
    <w:rsid w:val="005C21BF"/>
    <w:rsid w:val="005C2D8F"/>
    <w:rsid w:val="005C4E12"/>
    <w:rsid w:val="005C68B3"/>
    <w:rsid w:val="005D35FF"/>
    <w:rsid w:val="005E3B55"/>
    <w:rsid w:val="005E6CE7"/>
    <w:rsid w:val="005F0C03"/>
    <w:rsid w:val="0060629A"/>
    <w:rsid w:val="00610E33"/>
    <w:rsid w:val="00612AC2"/>
    <w:rsid w:val="00615960"/>
    <w:rsid w:val="00622487"/>
    <w:rsid w:val="0062669C"/>
    <w:rsid w:val="00626B87"/>
    <w:rsid w:val="00631D0A"/>
    <w:rsid w:val="0064758F"/>
    <w:rsid w:val="00651535"/>
    <w:rsid w:val="00654BCC"/>
    <w:rsid w:val="00656CB3"/>
    <w:rsid w:val="006905E3"/>
    <w:rsid w:val="006942B6"/>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25693"/>
    <w:rsid w:val="00751C1E"/>
    <w:rsid w:val="00752702"/>
    <w:rsid w:val="00761895"/>
    <w:rsid w:val="00763C07"/>
    <w:rsid w:val="007656C4"/>
    <w:rsid w:val="00765C4E"/>
    <w:rsid w:val="00776BA9"/>
    <w:rsid w:val="00784885"/>
    <w:rsid w:val="00786953"/>
    <w:rsid w:val="00786F15"/>
    <w:rsid w:val="007935FE"/>
    <w:rsid w:val="00796520"/>
    <w:rsid w:val="007A49F8"/>
    <w:rsid w:val="007A5AE7"/>
    <w:rsid w:val="007B1CE1"/>
    <w:rsid w:val="007B6ED6"/>
    <w:rsid w:val="007C159A"/>
    <w:rsid w:val="007C3834"/>
    <w:rsid w:val="007C6B1C"/>
    <w:rsid w:val="007D1100"/>
    <w:rsid w:val="007E3A54"/>
    <w:rsid w:val="007E7C6C"/>
    <w:rsid w:val="007F00BA"/>
    <w:rsid w:val="007F220E"/>
    <w:rsid w:val="008025E3"/>
    <w:rsid w:val="0081032D"/>
    <w:rsid w:val="00810DD5"/>
    <w:rsid w:val="0081371C"/>
    <w:rsid w:val="00822DCC"/>
    <w:rsid w:val="008244C1"/>
    <w:rsid w:val="00826D70"/>
    <w:rsid w:val="00831FF8"/>
    <w:rsid w:val="008441AC"/>
    <w:rsid w:val="008450DB"/>
    <w:rsid w:val="0085029A"/>
    <w:rsid w:val="00854BC3"/>
    <w:rsid w:val="008712AA"/>
    <w:rsid w:val="00872421"/>
    <w:rsid w:val="008726B7"/>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D69EB"/>
    <w:rsid w:val="008E501C"/>
    <w:rsid w:val="008E7822"/>
    <w:rsid w:val="009008D1"/>
    <w:rsid w:val="0090090A"/>
    <w:rsid w:val="00902DE4"/>
    <w:rsid w:val="00906F80"/>
    <w:rsid w:val="00914643"/>
    <w:rsid w:val="0091564A"/>
    <w:rsid w:val="00917AD0"/>
    <w:rsid w:val="00923590"/>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153B0"/>
    <w:rsid w:val="00A219D9"/>
    <w:rsid w:val="00A22E1A"/>
    <w:rsid w:val="00A26A5A"/>
    <w:rsid w:val="00A30CB6"/>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09C4"/>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81325"/>
    <w:rsid w:val="00B94912"/>
    <w:rsid w:val="00BA4758"/>
    <w:rsid w:val="00BA6A65"/>
    <w:rsid w:val="00BB2428"/>
    <w:rsid w:val="00BE3C42"/>
    <w:rsid w:val="00BF7E3B"/>
    <w:rsid w:val="00C006F8"/>
    <w:rsid w:val="00C04668"/>
    <w:rsid w:val="00C06F4A"/>
    <w:rsid w:val="00C1029A"/>
    <w:rsid w:val="00C15106"/>
    <w:rsid w:val="00C4327C"/>
    <w:rsid w:val="00C617F1"/>
    <w:rsid w:val="00C61A31"/>
    <w:rsid w:val="00C72677"/>
    <w:rsid w:val="00C745FC"/>
    <w:rsid w:val="00C8220F"/>
    <w:rsid w:val="00C84309"/>
    <w:rsid w:val="00C85B34"/>
    <w:rsid w:val="00C87253"/>
    <w:rsid w:val="00C9095D"/>
    <w:rsid w:val="00C90A9E"/>
    <w:rsid w:val="00C9202B"/>
    <w:rsid w:val="00C95B9E"/>
    <w:rsid w:val="00C975D0"/>
    <w:rsid w:val="00CA3EA9"/>
    <w:rsid w:val="00CB4DAE"/>
    <w:rsid w:val="00CB6EE7"/>
    <w:rsid w:val="00CC2A40"/>
    <w:rsid w:val="00CC714F"/>
    <w:rsid w:val="00CC777B"/>
    <w:rsid w:val="00CD4072"/>
    <w:rsid w:val="00CD47D8"/>
    <w:rsid w:val="00CF25A2"/>
    <w:rsid w:val="00D03DC8"/>
    <w:rsid w:val="00D13337"/>
    <w:rsid w:val="00D14215"/>
    <w:rsid w:val="00D216BA"/>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0A98"/>
    <w:rsid w:val="00E52DC4"/>
    <w:rsid w:val="00E555D6"/>
    <w:rsid w:val="00E67962"/>
    <w:rsid w:val="00E74CBD"/>
    <w:rsid w:val="00E824F5"/>
    <w:rsid w:val="00E862BF"/>
    <w:rsid w:val="00E90599"/>
    <w:rsid w:val="00E92908"/>
    <w:rsid w:val="00EB44D9"/>
    <w:rsid w:val="00EC1135"/>
    <w:rsid w:val="00EC257F"/>
    <w:rsid w:val="00EC28D7"/>
    <w:rsid w:val="00ED16AC"/>
    <w:rsid w:val="00EE7A81"/>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10F"/>
    <w:rsid w:val="00F7469E"/>
    <w:rsid w:val="00F74D86"/>
    <w:rsid w:val="00F82127"/>
    <w:rsid w:val="00F82C98"/>
    <w:rsid w:val="00F90B9D"/>
    <w:rsid w:val="00F97C9C"/>
    <w:rsid w:val="00FA643F"/>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504"/>
      </w:tabs>
      <w:spacing w:after="240" w:line="240" w:lineRule="auto"/>
      <w:ind w:left="504" w:hanging="504"/>
    </w:pPr>
  </w:style>
  <w:style w:type="character" w:styleId="LineNumber">
    <w:name w:val="line number"/>
    <w:basedOn w:val="DefaultParagraphFont"/>
    <w:uiPriority w:val="99"/>
    <w:semiHidden/>
    <w:unhideWhenUsed/>
    <w:rsid w:val="003C0E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264529039">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millard@nhm.ac.uk"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41767</Words>
  <Characters>238073</Characters>
  <Application>Microsoft Office Word</Application>
  <DocSecurity>0</DocSecurity>
  <Lines>1983</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58</cp:revision>
  <dcterms:created xsi:type="dcterms:W3CDTF">2022-04-27T11:18:00Z</dcterms:created>
  <dcterms:modified xsi:type="dcterms:W3CDTF">2022-12-14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gxnCW1r"/&gt;&lt;style id="http://www.zotero.org/styles/science" hasBibliography="1" bibliographyStyleHasBeenSet="1"/&gt;&lt;prefs&gt;&lt;pref name="fieldType" value="Field"/&gt;&lt;/prefs&gt;&lt;/data&gt;</vt:lpwstr>
  </property>
</Properties>
</file>